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63D392" w14:textId="3EC8ACC9" w:rsidR="00E26CBD" w:rsidRDefault="001235E9" w:rsidP="00080085">
      <w:pPr>
        <w:jc w:val="center"/>
        <w:rPr>
          <w:b/>
          <w:sz w:val="40"/>
          <w:szCs w:val="40"/>
        </w:rPr>
      </w:pPr>
      <w:bookmarkStart w:id="0" w:name="_Hlk212403574"/>
      <w:bookmarkEnd w:id="0"/>
      <w:r>
        <w:rPr>
          <w:b/>
          <w:noProof/>
          <w:sz w:val="40"/>
          <w:szCs w:val="40"/>
          <w:lang w:eastAsia="en-AU"/>
        </w:rPr>
        <w:drawing>
          <wp:anchor distT="0" distB="0" distL="114300" distR="114300" simplePos="0" relativeHeight="251657728" behindDoc="1" locked="0" layoutInCell="1" allowOverlap="1" wp14:anchorId="62F0202F" wp14:editId="711E9F0D">
            <wp:simplePos x="0" y="0"/>
            <wp:positionH relativeFrom="column">
              <wp:posOffset>1365250</wp:posOffset>
            </wp:positionH>
            <wp:positionV relativeFrom="paragraph">
              <wp:posOffset>2540</wp:posOffset>
            </wp:positionV>
            <wp:extent cx="2536190" cy="882015"/>
            <wp:effectExtent l="0" t="0" r="0" b="0"/>
            <wp:wrapThrough wrapText="bothSides">
              <wp:wrapPolygon edited="0">
                <wp:start x="0" y="0"/>
                <wp:lineTo x="0" y="20994"/>
                <wp:lineTo x="21416" y="20994"/>
                <wp:lineTo x="21416" y="0"/>
                <wp:lineTo x="0" y="0"/>
              </wp:wrapPolygon>
            </wp:wrapThrough>
            <wp:docPr id="3" name="Picture 3" descr="USYD-New-Bra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YD-New-Brand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6190" cy="882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B88CD0" w14:textId="77777777" w:rsidR="00903C10" w:rsidRDefault="00903C10" w:rsidP="00080085">
      <w:pPr>
        <w:jc w:val="center"/>
        <w:rPr>
          <w:b/>
          <w:sz w:val="40"/>
          <w:szCs w:val="40"/>
        </w:rPr>
      </w:pPr>
    </w:p>
    <w:p w14:paraId="4AFEDC4E" w14:textId="48780032" w:rsidR="00080085" w:rsidRDefault="00080085" w:rsidP="00080085">
      <w:pPr>
        <w:jc w:val="center"/>
        <w:rPr>
          <w:b/>
          <w:sz w:val="40"/>
          <w:szCs w:val="40"/>
        </w:rPr>
      </w:pPr>
    </w:p>
    <w:p w14:paraId="3EAC686A" w14:textId="772E73B6" w:rsidR="00543C5F" w:rsidRDefault="00543C5F" w:rsidP="00080085">
      <w:pPr>
        <w:jc w:val="center"/>
        <w:rPr>
          <w:b/>
          <w:sz w:val="40"/>
          <w:szCs w:val="40"/>
        </w:rPr>
      </w:pPr>
    </w:p>
    <w:p w14:paraId="4C19F8B7" w14:textId="013AB430" w:rsidR="00543C5F" w:rsidRDefault="00543C5F" w:rsidP="00080085">
      <w:pPr>
        <w:jc w:val="center"/>
        <w:rPr>
          <w:b/>
          <w:sz w:val="40"/>
          <w:szCs w:val="40"/>
        </w:rPr>
      </w:pPr>
    </w:p>
    <w:p w14:paraId="441F379B" w14:textId="73864729" w:rsidR="00543C5F" w:rsidRDefault="00543C5F" w:rsidP="00080085">
      <w:pPr>
        <w:jc w:val="center"/>
        <w:rPr>
          <w:b/>
          <w:sz w:val="40"/>
          <w:szCs w:val="40"/>
        </w:rPr>
      </w:pPr>
    </w:p>
    <w:p w14:paraId="0164EB15" w14:textId="77777777" w:rsidR="00543C5F" w:rsidRDefault="00543C5F" w:rsidP="00080085">
      <w:pPr>
        <w:jc w:val="center"/>
        <w:rPr>
          <w:b/>
          <w:sz w:val="40"/>
          <w:szCs w:val="40"/>
        </w:rPr>
      </w:pPr>
    </w:p>
    <w:p w14:paraId="62460D52" w14:textId="77777777" w:rsidR="00543C5F" w:rsidRDefault="00543C5F" w:rsidP="00080085">
      <w:pPr>
        <w:jc w:val="center"/>
        <w:rPr>
          <w:b/>
          <w:sz w:val="40"/>
          <w:szCs w:val="40"/>
        </w:rPr>
      </w:pPr>
    </w:p>
    <w:p w14:paraId="2CC18FB3" w14:textId="38B48AF3" w:rsidR="007F2BBE" w:rsidRPr="003609D7" w:rsidRDefault="001169DC" w:rsidP="003609D7">
      <w:pPr>
        <w:jc w:val="center"/>
        <w:rPr>
          <w:b/>
          <w:bCs/>
          <w:sz w:val="48"/>
          <w:szCs w:val="48"/>
        </w:rPr>
      </w:pPr>
      <w:r>
        <w:rPr>
          <w:b/>
          <w:bCs/>
          <w:sz w:val="48"/>
          <w:szCs w:val="48"/>
        </w:rPr>
        <w:t>Investigating the Co-Dynamics of HIV/AIDS and Influenza in regional Australia</w:t>
      </w:r>
    </w:p>
    <w:p w14:paraId="18B27FBA" w14:textId="3479E59F" w:rsidR="00080085" w:rsidRDefault="00080085" w:rsidP="00080085">
      <w:pPr>
        <w:jc w:val="center"/>
        <w:rPr>
          <w:b/>
          <w:sz w:val="48"/>
          <w:szCs w:val="40"/>
        </w:rPr>
      </w:pPr>
    </w:p>
    <w:p w14:paraId="12DAB0CE" w14:textId="4B0049B9" w:rsidR="00080085" w:rsidRPr="003609D7" w:rsidRDefault="00A65F9D" w:rsidP="003609D7">
      <w:pPr>
        <w:jc w:val="center"/>
        <w:rPr>
          <w:smallCaps/>
          <w:sz w:val="36"/>
          <w:szCs w:val="40"/>
        </w:rPr>
      </w:pPr>
      <w:r>
        <w:rPr>
          <w:smallCaps/>
          <w:sz w:val="36"/>
          <w:szCs w:val="40"/>
        </w:rPr>
        <w:t>Taylor Pan</w:t>
      </w:r>
    </w:p>
    <w:p w14:paraId="6ABD8515" w14:textId="3ABD6F73" w:rsidR="003609D7" w:rsidRPr="003609D7" w:rsidRDefault="003609D7" w:rsidP="003609D7">
      <w:pPr>
        <w:jc w:val="center"/>
        <w:rPr>
          <w:sz w:val="36"/>
          <w:szCs w:val="40"/>
        </w:rPr>
      </w:pPr>
      <w:r w:rsidRPr="003609D7">
        <w:rPr>
          <w:sz w:val="36"/>
          <w:szCs w:val="40"/>
        </w:rPr>
        <w:t xml:space="preserve">SID: </w:t>
      </w:r>
      <w:r w:rsidR="00A65F9D">
        <w:rPr>
          <w:sz w:val="36"/>
          <w:szCs w:val="40"/>
        </w:rPr>
        <w:t>520431085</w:t>
      </w:r>
    </w:p>
    <w:p w14:paraId="03A763F4" w14:textId="77777777" w:rsidR="00903C10" w:rsidRDefault="00903C10" w:rsidP="00080085">
      <w:pPr>
        <w:jc w:val="center"/>
        <w:rPr>
          <w:sz w:val="36"/>
          <w:szCs w:val="40"/>
        </w:rPr>
      </w:pPr>
    </w:p>
    <w:p w14:paraId="47B23BA4" w14:textId="77777777" w:rsidR="00903C10" w:rsidRPr="005968AB" w:rsidRDefault="00903C10" w:rsidP="00903C10">
      <w:pPr>
        <w:jc w:val="center"/>
        <w:rPr>
          <w:sz w:val="36"/>
          <w:szCs w:val="40"/>
        </w:rPr>
      </w:pPr>
    </w:p>
    <w:p w14:paraId="6BB902A9" w14:textId="744970FA" w:rsidR="00080085" w:rsidRPr="003609D7" w:rsidRDefault="00080085" w:rsidP="003609D7">
      <w:pPr>
        <w:jc w:val="center"/>
      </w:pPr>
      <w:r w:rsidRPr="003609D7">
        <w:t xml:space="preserve">Supervisor: </w:t>
      </w:r>
      <w:r w:rsidR="00110A5F">
        <w:t>Mahendra Piraveenan</w:t>
      </w:r>
    </w:p>
    <w:p w14:paraId="33A8049B" w14:textId="77777777" w:rsidR="00080085" w:rsidRPr="003609D7" w:rsidRDefault="00080085" w:rsidP="003609D7">
      <w:pPr>
        <w:jc w:val="center"/>
      </w:pPr>
      <w:r w:rsidRPr="003609D7">
        <w:t>Associate Supervisor: Comment this line to remove</w:t>
      </w:r>
    </w:p>
    <w:p w14:paraId="4FC587D9" w14:textId="77777777" w:rsidR="00080085" w:rsidRPr="003609D7" w:rsidRDefault="00080085" w:rsidP="003609D7">
      <w:pPr>
        <w:jc w:val="center"/>
      </w:pPr>
    </w:p>
    <w:p w14:paraId="67F96BFE" w14:textId="77777777" w:rsidR="00080085" w:rsidRPr="003609D7" w:rsidRDefault="00080085" w:rsidP="003609D7">
      <w:pPr>
        <w:jc w:val="center"/>
      </w:pPr>
      <w:r w:rsidRPr="003609D7">
        <w:t>This thesis is submitted in partial fulfilment of</w:t>
      </w:r>
    </w:p>
    <w:p w14:paraId="66B0D925" w14:textId="77777777" w:rsidR="00080085" w:rsidRPr="003609D7" w:rsidRDefault="00080085" w:rsidP="003609D7">
      <w:pPr>
        <w:jc w:val="center"/>
      </w:pPr>
      <w:r w:rsidRPr="003609D7">
        <w:t>the requirements for the degree of</w:t>
      </w:r>
    </w:p>
    <w:p w14:paraId="29875388" w14:textId="77777777" w:rsidR="00080085" w:rsidRPr="003609D7" w:rsidRDefault="002A139A" w:rsidP="003609D7">
      <w:pPr>
        <w:jc w:val="center"/>
      </w:pPr>
      <w:r w:rsidRPr="003609D7">
        <w:t xml:space="preserve">Bachelor of </w:t>
      </w:r>
      <w:r w:rsidR="004D26A9" w:rsidRPr="003609D7">
        <w:t>Advanced Computing</w:t>
      </w:r>
    </w:p>
    <w:p w14:paraId="479C623F" w14:textId="77777777" w:rsidR="00080085" w:rsidRPr="003609D7" w:rsidRDefault="00080085" w:rsidP="003609D7">
      <w:pPr>
        <w:jc w:val="center"/>
      </w:pPr>
    </w:p>
    <w:p w14:paraId="5571DC8F" w14:textId="77777777" w:rsidR="00080085" w:rsidRPr="003609D7" w:rsidRDefault="00080085" w:rsidP="003609D7">
      <w:pPr>
        <w:jc w:val="center"/>
      </w:pPr>
    </w:p>
    <w:p w14:paraId="0C273358" w14:textId="77777777" w:rsidR="00080085" w:rsidRPr="003609D7" w:rsidRDefault="00080085" w:rsidP="003609D7">
      <w:pPr>
        <w:jc w:val="center"/>
      </w:pPr>
    </w:p>
    <w:p w14:paraId="56E95ED4" w14:textId="77777777" w:rsidR="00080085" w:rsidRPr="003609D7" w:rsidRDefault="00080085" w:rsidP="003609D7">
      <w:pPr>
        <w:jc w:val="center"/>
      </w:pPr>
      <w:r w:rsidRPr="003609D7">
        <w:t xml:space="preserve">School of </w:t>
      </w:r>
      <w:r w:rsidR="004D26A9" w:rsidRPr="003609D7">
        <w:t>Computer Science</w:t>
      </w:r>
    </w:p>
    <w:p w14:paraId="51E7DD21" w14:textId="77777777" w:rsidR="00080085" w:rsidRPr="003609D7" w:rsidRDefault="00080085" w:rsidP="003609D7">
      <w:pPr>
        <w:jc w:val="center"/>
      </w:pPr>
      <w:r w:rsidRPr="003609D7">
        <w:t>The University of Sydney</w:t>
      </w:r>
    </w:p>
    <w:p w14:paraId="471B2D54" w14:textId="77777777" w:rsidR="00080085" w:rsidRPr="003609D7" w:rsidRDefault="00080085" w:rsidP="003609D7">
      <w:pPr>
        <w:jc w:val="center"/>
      </w:pPr>
      <w:r w:rsidRPr="003609D7">
        <w:t>Australia</w:t>
      </w:r>
    </w:p>
    <w:p w14:paraId="78A6D065" w14:textId="77777777" w:rsidR="00080085" w:rsidRPr="007C15E5" w:rsidRDefault="00080085" w:rsidP="00080085">
      <w:pPr>
        <w:jc w:val="center"/>
        <w:rPr>
          <w:b/>
        </w:rPr>
      </w:pPr>
    </w:p>
    <w:p w14:paraId="3295AD93" w14:textId="77777777" w:rsidR="00080085" w:rsidRPr="007C15E5" w:rsidRDefault="00080085" w:rsidP="00080085">
      <w:pPr>
        <w:jc w:val="center"/>
        <w:rPr>
          <w:b/>
        </w:rPr>
      </w:pPr>
    </w:p>
    <w:p w14:paraId="3330B60C" w14:textId="77777777" w:rsidR="00080085" w:rsidRDefault="003609D7" w:rsidP="00080085">
      <w:pPr>
        <w:jc w:val="center"/>
      </w:pPr>
      <w:r>
        <w:t>21 July 2020</w:t>
      </w:r>
    </w:p>
    <w:p w14:paraId="6EC4B56F" w14:textId="77777777" w:rsidR="00080085" w:rsidRPr="005968AB" w:rsidRDefault="00080085" w:rsidP="003609D7">
      <w:pPr>
        <w:pStyle w:val="Heading1"/>
      </w:pPr>
      <w:r w:rsidRPr="005968AB">
        <w:br w:type="page"/>
      </w:r>
      <w:bookmarkStart w:id="1" w:name="_Toc46306608"/>
      <w:r w:rsidRPr="005968AB">
        <w:lastRenderedPageBreak/>
        <w:t>Student Plagiarism: Compliance Statement</w:t>
      </w:r>
      <w:bookmarkEnd w:id="1"/>
    </w:p>
    <w:p w14:paraId="0B7163AE" w14:textId="77777777" w:rsidR="00080085" w:rsidRPr="005968AB" w:rsidRDefault="00080085" w:rsidP="00080085">
      <w:pPr>
        <w:jc w:val="center"/>
        <w:rPr>
          <w:b/>
          <w:sz w:val="32"/>
        </w:rPr>
      </w:pPr>
    </w:p>
    <w:p w14:paraId="1809C389" w14:textId="77777777" w:rsidR="00080085" w:rsidRPr="005968AB" w:rsidRDefault="00080085" w:rsidP="00080085">
      <w:pPr>
        <w:jc w:val="center"/>
        <w:rPr>
          <w:b/>
          <w:sz w:val="32"/>
        </w:rPr>
      </w:pPr>
    </w:p>
    <w:p w14:paraId="499F1086" w14:textId="77777777" w:rsidR="00080085" w:rsidRPr="005968AB" w:rsidRDefault="00080085" w:rsidP="00080085"/>
    <w:p w14:paraId="7649AF88" w14:textId="77777777" w:rsidR="00080085" w:rsidRPr="005968AB" w:rsidRDefault="00080085" w:rsidP="00080085">
      <w:r w:rsidRPr="005968AB">
        <w:t xml:space="preserve">I certify that:   </w:t>
      </w:r>
    </w:p>
    <w:p w14:paraId="03DFDFDC" w14:textId="77777777" w:rsidR="00080085" w:rsidRPr="005968AB" w:rsidRDefault="00080085" w:rsidP="00080085"/>
    <w:p w14:paraId="3E9B9A51" w14:textId="77777777" w:rsidR="00080085" w:rsidRPr="005968AB" w:rsidRDefault="00080085" w:rsidP="00080085"/>
    <w:p w14:paraId="727BF362" w14:textId="77777777" w:rsidR="00080085" w:rsidRPr="005968AB" w:rsidRDefault="00080085" w:rsidP="00080085">
      <w:r w:rsidRPr="005968AB">
        <w:t xml:space="preserve">I have read and understood the University of Sydney Student Plagiarism:  Coursework Policy and Procedure;  </w:t>
      </w:r>
    </w:p>
    <w:p w14:paraId="1834EE44" w14:textId="77777777" w:rsidR="00080085" w:rsidRPr="005968AB" w:rsidRDefault="00080085" w:rsidP="00080085"/>
    <w:p w14:paraId="41A55D53" w14:textId="77777777" w:rsidR="00167460" w:rsidRDefault="00080085" w:rsidP="00080085">
      <w:r w:rsidRPr="005968AB">
        <w:t xml:space="preserve">I understand that failure to comply with the Student Plagiarism: </w:t>
      </w:r>
      <w:r w:rsidR="002A139A">
        <w:t>Academic Board Policy: Academic Dishonesty and Plagiarism</w:t>
      </w:r>
      <w:r w:rsidRPr="005968AB">
        <w:t xml:space="preserve"> can lead to the University </w:t>
      </w:r>
      <w:r w:rsidR="002A139A">
        <w:t xml:space="preserve">commencing proceedings against </w:t>
      </w:r>
      <w:r w:rsidRPr="005968AB">
        <w:t xml:space="preserve">me for potential student misconduct </w:t>
      </w:r>
      <w:r w:rsidR="00167460">
        <w:t xml:space="preserve">under the </w:t>
      </w:r>
      <w:hyperlink r:id="rId9" w:history="1">
        <w:r w:rsidR="00B55E4C" w:rsidRPr="00EC33BA">
          <w:rPr>
            <w:rStyle w:val="Hyperlink"/>
          </w:rPr>
          <w:t>2012 Academic Dishonesty and</w:t>
        </w:r>
        <w:r w:rsidR="00EC33BA" w:rsidRPr="00EC33BA">
          <w:rPr>
            <w:rStyle w:val="Hyperlink"/>
          </w:rPr>
          <w:t xml:space="preserve"> Plagiarism in Coursework Policy</w:t>
        </w:r>
      </w:hyperlink>
      <w:r w:rsidR="00EC33BA">
        <w:t>.</w:t>
      </w:r>
    </w:p>
    <w:p w14:paraId="7FFA22F3" w14:textId="77777777" w:rsidR="00B55E4C" w:rsidRDefault="00B55E4C" w:rsidP="00080085"/>
    <w:p w14:paraId="3A1BB066" w14:textId="77777777" w:rsidR="00080085" w:rsidRPr="005968AB" w:rsidRDefault="002A139A" w:rsidP="00080085">
      <w:r>
        <w:t>T</w:t>
      </w:r>
      <w:r w:rsidR="00080085" w:rsidRPr="005968AB">
        <w:t xml:space="preserve">his Work is substantially my own, and to the extent that any part of this </w:t>
      </w:r>
      <w:r w:rsidRPr="005968AB">
        <w:t>Work is</w:t>
      </w:r>
      <w:r w:rsidR="00080085" w:rsidRPr="005968AB">
        <w:t xml:space="preserve"> not my own I have indicated that it is not my own by </w:t>
      </w:r>
      <w:r w:rsidRPr="005968AB">
        <w:t>Acknowledging the</w:t>
      </w:r>
      <w:r w:rsidR="00080085" w:rsidRPr="005968AB">
        <w:t xml:space="preserve"> Source of that part or those parts of the Work.  </w:t>
      </w:r>
    </w:p>
    <w:p w14:paraId="534B1717" w14:textId="77777777" w:rsidR="00080085" w:rsidRPr="005968AB" w:rsidRDefault="00080085" w:rsidP="00080085"/>
    <w:p w14:paraId="02C1A5A0" w14:textId="77777777" w:rsidR="00080085" w:rsidRPr="005968AB" w:rsidRDefault="00080085" w:rsidP="00080085"/>
    <w:p w14:paraId="59FB9D8D" w14:textId="77777777" w:rsidR="00080085" w:rsidRPr="005968AB" w:rsidRDefault="00080085" w:rsidP="00080085"/>
    <w:p w14:paraId="24D80D6F" w14:textId="77777777" w:rsidR="00080085" w:rsidRPr="005968AB" w:rsidRDefault="00080085" w:rsidP="00080085"/>
    <w:p w14:paraId="0F881253" w14:textId="77777777" w:rsidR="00080085" w:rsidRPr="005968AB" w:rsidRDefault="00080085" w:rsidP="00080085"/>
    <w:p w14:paraId="7233BA10" w14:textId="77777777" w:rsidR="00080085" w:rsidRPr="005968AB" w:rsidRDefault="00080085" w:rsidP="00080085"/>
    <w:p w14:paraId="4575F5B1" w14:textId="0F2F0139" w:rsidR="00080085" w:rsidRPr="003609D7" w:rsidRDefault="00080085" w:rsidP="003609D7">
      <w:pPr>
        <w:rPr>
          <w:b/>
          <w:bCs/>
        </w:rPr>
      </w:pPr>
      <w:r w:rsidRPr="003609D7">
        <w:rPr>
          <w:b/>
          <w:bCs/>
        </w:rPr>
        <w:t xml:space="preserve">Name:  </w:t>
      </w:r>
      <w:r w:rsidR="00110A5F">
        <w:rPr>
          <w:b/>
          <w:bCs/>
        </w:rPr>
        <w:t>Taylor Pan</w:t>
      </w:r>
    </w:p>
    <w:p w14:paraId="595F6722" w14:textId="77777777" w:rsidR="00080085" w:rsidRPr="005968AB" w:rsidRDefault="00080085" w:rsidP="00080085">
      <w:pPr>
        <w:rPr>
          <w:b/>
        </w:rPr>
      </w:pPr>
    </w:p>
    <w:p w14:paraId="3C046968" w14:textId="77777777" w:rsidR="00080085" w:rsidRPr="005968AB" w:rsidRDefault="00080085" w:rsidP="00080085">
      <w:pPr>
        <w:rPr>
          <w:b/>
        </w:rPr>
      </w:pPr>
    </w:p>
    <w:p w14:paraId="104C7D65" w14:textId="77777777" w:rsidR="00080085" w:rsidRPr="005968AB" w:rsidRDefault="00080085" w:rsidP="00080085">
      <w:pPr>
        <w:rPr>
          <w:b/>
        </w:rPr>
      </w:pPr>
    </w:p>
    <w:p w14:paraId="61735186" w14:textId="599DE339" w:rsidR="00080085" w:rsidRPr="003609D7" w:rsidRDefault="00080085" w:rsidP="003609D7">
      <w:pPr>
        <w:rPr>
          <w:b/>
          <w:bCs/>
        </w:rPr>
      </w:pPr>
      <w:r w:rsidRPr="003609D7">
        <w:rPr>
          <w:b/>
          <w:bCs/>
        </w:rPr>
        <w:t xml:space="preserve">Signature:  </w:t>
      </w:r>
      <w:r w:rsidRPr="003609D7">
        <w:rPr>
          <w:b/>
          <w:bCs/>
        </w:rPr>
        <w:tab/>
      </w:r>
      <w:r w:rsidR="00110A5F">
        <w:rPr>
          <w:b/>
          <w:bCs/>
        </w:rPr>
        <w:t>Taylor Pan</w:t>
      </w:r>
      <w:r w:rsidRPr="003609D7">
        <w:rPr>
          <w:b/>
          <w:bCs/>
        </w:rPr>
        <w:tab/>
      </w:r>
      <w:r w:rsidRPr="003609D7">
        <w:rPr>
          <w:b/>
          <w:bCs/>
        </w:rPr>
        <w:tab/>
      </w:r>
      <w:r w:rsidRPr="003609D7">
        <w:rPr>
          <w:b/>
          <w:bCs/>
        </w:rPr>
        <w:tab/>
      </w:r>
      <w:r w:rsidRPr="003609D7">
        <w:rPr>
          <w:b/>
          <w:bCs/>
        </w:rPr>
        <w:tab/>
        <w:t xml:space="preserve">   Date: </w:t>
      </w:r>
    </w:p>
    <w:p w14:paraId="200B669C" w14:textId="77777777" w:rsidR="00080085" w:rsidRPr="005968AB" w:rsidRDefault="00080085" w:rsidP="00080085">
      <w:pPr>
        <w:rPr>
          <w:b/>
        </w:rPr>
      </w:pPr>
    </w:p>
    <w:p w14:paraId="706C3BD8" w14:textId="77777777" w:rsidR="007F2BBE" w:rsidRDefault="007F2BBE" w:rsidP="00080085"/>
    <w:p w14:paraId="0340D11F" w14:textId="03D4FFA4" w:rsidR="00080085" w:rsidRDefault="007F2BBE" w:rsidP="007F2BBE">
      <w:pPr>
        <w:pStyle w:val="Heading1"/>
      </w:pPr>
      <w:r>
        <w:br w:type="page"/>
      </w:r>
      <w:bookmarkStart w:id="2" w:name="_Toc46306609"/>
      <w:r>
        <w:lastRenderedPageBreak/>
        <w:t>Abstract</w:t>
      </w:r>
      <w:bookmarkEnd w:id="2"/>
    </w:p>
    <w:p w14:paraId="1D5FE8DC" w14:textId="469AA40D" w:rsidR="00D43264" w:rsidRDefault="00D43264" w:rsidP="00D43264">
      <w:pPr>
        <w:pBdr>
          <w:bottom w:val="single" w:sz="12" w:space="1" w:color="auto"/>
        </w:pBdr>
      </w:pPr>
      <w:r w:rsidRPr="00D43264">
        <w:t>The abstract should be between 150-</w:t>
      </w:r>
      <w:r>
        <w:t>500</w:t>
      </w:r>
      <w:r w:rsidRPr="00D43264">
        <w:t xml:space="preserve"> words.  Briefly summarise your project</w:t>
      </w:r>
      <w:r>
        <w:t xml:space="preserve"> or </w:t>
      </w:r>
      <w:r w:rsidRPr="00D43264">
        <w:t>research.  The abstract is usually written last, when you have a clear idea of your project</w:t>
      </w:r>
      <w:r>
        <w:t xml:space="preserve">. </w:t>
      </w:r>
      <w:r w:rsidRPr="00D43264">
        <w:t>The aim of this section is to quickly introduce the reader to the project, and ideally engage their interest and encourage them to read the rest of the proposal. You should include an overview of the project, its motivation, the objectives, and the methods you have used, and discussions and findings. Do not include details in this section, you will have plenty of space in later sections. Also remember that the reader may not understand the technical details of your project so avoid jargon and leave in-depth discussion for later sections.</w:t>
      </w:r>
    </w:p>
    <w:p w14:paraId="096DAEE4" w14:textId="77777777" w:rsidR="00495DD8" w:rsidRDefault="00495DD8" w:rsidP="00D43264"/>
    <w:p w14:paraId="19030FE6" w14:textId="77777777" w:rsidR="00B764BA" w:rsidRDefault="00B764BA" w:rsidP="00B764BA">
      <w:r>
        <w:t>The transmission of infectious diseases is rarely independent, with another disease often shaping overall health outcomes in vulnerable populations. Regional and Indigenous populations in Australia experience disproportionately high rates of chronic and infectious diseases due to systematic inequities in healthcare access, lack of awareness and socioeconomic disadvantage. Understanding how multiple pathogens interact in such contexts is critical for designing culturally appropriate and geographically targeted interventions.</w:t>
      </w:r>
    </w:p>
    <w:p w14:paraId="258597E3" w14:textId="77777777" w:rsidR="00B764BA" w:rsidRDefault="00B764BA" w:rsidP="00B764BA"/>
    <w:p w14:paraId="1120B530" w14:textId="77777777" w:rsidR="00B764BA" w:rsidRDefault="00B764BA" w:rsidP="00B764BA">
      <w:r>
        <w:t>This project investigates the epidemiology of both HIV and Influenza in a regional Australian town. Computational epidemiology is used to simulate a disease spread within the Australian town of Bourke with about 2400 individuals.</w:t>
      </w:r>
      <w:r w:rsidRPr="00766168">
        <w:t xml:space="preserve"> </w:t>
      </w:r>
      <w:r w:rsidRPr="00D713F9">
        <w:t>(Australian Bureau of Statistics [ABS], 2021)</w:t>
      </w:r>
      <w:r>
        <w:t xml:space="preserve">. The project aims to quantify how HIV-induced immunosuppression modifies influenza transmission, prevalence and overall disease burden, with other factors such as demographic and public health responses in rural Australia. </w:t>
      </w:r>
    </w:p>
    <w:p w14:paraId="2ED39E1F" w14:textId="77777777" w:rsidR="00B764BA" w:rsidRDefault="00B764BA" w:rsidP="00B764BA"/>
    <w:p w14:paraId="0765E122" w14:textId="1AB8A7BD" w:rsidR="00B764BA" w:rsidRDefault="00B764BA" w:rsidP="00B764BA">
      <w:r>
        <w:t xml:space="preserve">A computational epidemiological model was developed using Python and NetworkX to generate a contact network reflective of Bourke’s demographic </w:t>
      </w:r>
      <w:r w:rsidRPr="009E7DA5">
        <w:t>—</w:t>
      </w:r>
      <w:r>
        <w:t xml:space="preserve"> namely age structure, gender distribution and Indigenous proportion (30.3%). </w:t>
      </w:r>
      <w:r w:rsidRPr="009F4B43">
        <w:t xml:space="preserve">Each node represents an individual with demographic attributes and infection states, while sexual relationships form </w:t>
      </w:r>
      <w:r>
        <w:t>subject to</w:t>
      </w:r>
      <w:r w:rsidRPr="009F4B43">
        <w:t xml:space="preserve"> age</w:t>
      </w:r>
      <w:r>
        <w:t xml:space="preserve"> related</w:t>
      </w:r>
      <w:r w:rsidRPr="009F4B43">
        <w:t xml:space="preserve"> and monogamy constraints. HIV and influenza transmission probabilities were parameterised </w:t>
      </w:r>
      <w:r>
        <w:t xml:space="preserve">using data from </w:t>
      </w:r>
      <w:r w:rsidRPr="009F4B43">
        <w:t>existing epidemiological research</w:t>
      </w:r>
      <w:r>
        <w:t>. I</w:t>
      </w:r>
      <w:r w:rsidRPr="009F4B43">
        <w:t>nfluenza</w:t>
      </w:r>
      <w:r>
        <w:t xml:space="preserve"> is </w:t>
      </w:r>
      <w:r w:rsidRPr="009F4B43">
        <w:t>modelled as a fast-spreading, short-duration infection of greater severity among immunocompromised hosts</w:t>
      </w:r>
      <w:r>
        <w:t>, while HIV modelled as a slower spreading, and longer lasting infection</w:t>
      </w:r>
    </w:p>
    <w:p w14:paraId="6A7A8EF8" w14:textId="77777777" w:rsidR="00B764BA" w:rsidRDefault="00B764BA" w:rsidP="00B764BA"/>
    <w:p w14:paraId="7ACBB414" w14:textId="77777777" w:rsidR="00B764BA" w:rsidRDefault="00B764BA" w:rsidP="00B764BA">
      <w:r>
        <w:t xml:space="preserve">The method of running the simulation consisted of generating the population with nodes, each node having their own distinct parameters. The initial seeding of the two diseases. Once these two initial steps have been done, </w:t>
      </w:r>
    </w:p>
    <w:p w14:paraId="73C86A5C" w14:textId="77777777" w:rsidR="00B764BA" w:rsidRDefault="00B764BA" w:rsidP="00B764BA"/>
    <w:p w14:paraId="6AA53871" w14:textId="77777777" w:rsidR="00B764BA" w:rsidRDefault="00B764BA" w:rsidP="00B764BA">
      <w:r>
        <w:t xml:space="preserve">Results show distinct patterns between both diseases. HIV prevalence rose gradually across the simulation, reflecting slow person-to-person sexual transmission. In contrast, influenza displayed a sharp epidemic curve, peaking in a short time, before declining, reflective of recovery dynamics. Influenza incidence hit the total population, highlighting that nearly all individuals were exposed.  </w:t>
      </w:r>
    </w:p>
    <w:p w14:paraId="5F732BFA" w14:textId="77777777" w:rsidR="00B764BA" w:rsidRDefault="00B764BA" w:rsidP="00B764BA"/>
    <w:p w14:paraId="606B095C" w14:textId="77777777" w:rsidR="00B764BA" w:rsidRDefault="00B764BA" w:rsidP="00B764BA">
      <w:r>
        <w:lastRenderedPageBreak/>
        <w:t>When HIV was introduced into the population by itself, about 4.5% of the population had acquired HIV during the 730-day period. While influenza was also mixing in the population, by the end of the 730-day period, around 9.8% of the population had acquired HIV, representing about a relative increase of 10-15% in total HIV infections</w:t>
      </w:r>
    </w:p>
    <w:p w14:paraId="0552EBB6" w14:textId="77777777" w:rsidR="00B764BA" w:rsidRDefault="00B764BA" w:rsidP="00B764BA"/>
    <w:p w14:paraId="59295E10" w14:textId="77777777" w:rsidR="00B764BA" w:rsidRDefault="00B764BA" w:rsidP="00B764BA">
      <w:r>
        <w:t>The findings suggest that co-dynamics between the two diseases could significantly burden small regional towns. The model demonstrates the value of computational simulations in capturing disease interactions within realistic demographic structures. While preliminary, the results highlight the importance of tailored public health strategies in regional Australian contexts. Future work will refine the network with a more realistic approach, considering interventions such as vaccination and social distancing to reduce epidemic spread.</w:t>
      </w:r>
    </w:p>
    <w:p w14:paraId="4A6A9074" w14:textId="77777777" w:rsidR="00110A5F" w:rsidRDefault="00110A5F" w:rsidP="00110A5F"/>
    <w:p w14:paraId="11054041" w14:textId="77777777" w:rsidR="008A1BB3" w:rsidRDefault="008A1BB3">
      <w:pPr>
        <w:jc w:val="left"/>
      </w:pPr>
    </w:p>
    <w:p w14:paraId="09613C13" w14:textId="77777777" w:rsidR="008A1BB3" w:rsidRDefault="008A1BB3">
      <w:pPr>
        <w:jc w:val="left"/>
      </w:pPr>
    </w:p>
    <w:p w14:paraId="5B8BEBC3" w14:textId="32B5CF0D" w:rsidR="007F2BBE" w:rsidRDefault="007F2BBE" w:rsidP="00D43264">
      <w:pPr>
        <w:pStyle w:val="Heading1"/>
      </w:pPr>
      <w:bookmarkStart w:id="3" w:name="_Toc46306610"/>
      <w:r>
        <w:t>Acknowledgements</w:t>
      </w:r>
      <w:bookmarkEnd w:id="3"/>
    </w:p>
    <w:p w14:paraId="21E08A2F" w14:textId="0715C887" w:rsidR="007F2BBE" w:rsidRDefault="00D43264" w:rsidP="007F2BBE">
      <w:r>
        <w:t xml:space="preserve">If there is anyone you would like to thank or acknowledge in the completion of the project, it goes here. If there is none, you may remove this section. </w:t>
      </w:r>
    </w:p>
    <w:p w14:paraId="3E21E798" w14:textId="77777777" w:rsidR="007F2BBE" w:rsidRDefault="007F2BBE" w:rsidP="007F2BBE"/>
    <w:p w14:paraId="35BE86BD" w14:textId="77777777" w:rsidR="007F2BBE" w:rsidRPr="007F2BBE" w:rsidRDefault="007F2BBE" w:rsidP="007F2BBE">
      <w:r>
        <w:br w:type="page"/>
      </w:r>
    </w:p>
    <w:p w14:paraId="6943D64D" w14:textId="599BF438" w:rsidR="007F2BBE" w:rsidRDefault="007F2BBE" w:rsidP="00B04A12">
      <w:pPr>
        <w:jc w:val="left"/>
        <w:rPr>
          <w:b/>
          <w:bCs/>
          <w:sz w:val="32"/>
          <w:szCs w:val="32"/>
        </w:rPr>
      </w:pPr>
      <w:r w:rsidRPr="003609D7">
        <w:rPr>
          <w:b/>
          <w:bCs/>
          <w:sz w:val="32"/>
          <w:szCs w:val="32"/>
        </w:rPr>
        <w:lastRenderedPageBreak/>
        <w:t>Contents</w:t>
      </w:r>
    </w:p>
    <w:p w14:paraId="4EF4F9B6" w14:textId="77777777" w:rsidR="00D43264" w:rsidRPr="003609D7" w:rsidRDefault="00D43264" w:rsidP="00B04A12">
      <w:pPr>
        <w:jc w:val="left"/>
        <w:rPr>
          <w:b/>
          <w:bCs/>
          <w:sz w:val="32"/>
          <w:szCs w:val="32"/>
        </w:rPr>
      </w:pPr>
    </w:p>
    <w:p w14:paraId="003C6443" w14:textId="2F17F22D" w:rsidR="00E51F1C" w:rsidRDefault="00094AB6">
      <w:pPr>
        <w:pStyle w:val="TOC1"/>
        <w:tabs>
          <w:tab w:val="right" w:pos="8290"/>
        </w:tabs>
        <w:rPr>
          <w:rFonts w:asciiTheme="minorHAnsi" w:eastAsiaTheme="minorEastAsia" w:hAnsiTheme="minorHAnsi" w:cstheme="minorBidi"/>
          <w:b w:val="0"/>
          <w:noProof/>
          <w:sz w:val="22"/>
          <w:szCs w:val="22"/>
          <w:lang w:eastAsia="en-AU"/>
        </w:rPr>
      </w:pPr>
      <w:r>
        <w:fldChar w:fldCharType="begin"/>
      </w:r>
      <w:r>
        <w:instrText xml:space="preserve"> TOC \o "1-2" \h \z \u </w:instrText>
      </w:r>
      <w:r>
        <w:fldChar w:fldCharType="separate"/>
      </w:r>
      <w:hyperlink w:anchor="_Toc46306608" w:history="1">
        <w:r w:rsidR="00E51F1C" w:rsidRPr="00FF5FBD">
          <w:rPr>
            <w:rStyle w:val="Hyperlink"/>
            <w:noProof/>
          </w:rPr>
          <w:t>Student Plagiarism: Compliance Statement</w:t>
        </w:r>
        <w:r w:rsidR="00E51F1C">
          <w:rPr>
            <w:noProof/>
            <w:webHidden/>
          </w:rPr>
          <w:tab/>
        </w:r>
        <w:r w:rsidR="00E51F1C">
          <w:rPr>
            <w:noProof/>
            <w:webHidden/>
          </w:rPr>
          <w:fldChar w:fldCharType="begin"/>
        </w:r>
        <w:r w:rsidR="00E51F1C">
          <w:rPr>
            <w:noProof/>
            <w:webHidden/>
          </w:rPr>
          <w:instrText xml:space="preserve"> PAGEREF _Toc46306608 \h </w:instrText>
        </w:r>
        <w:r w:rsidR="00E51F1C">
          <w:rPr>
            <w:noProof/>
            <w:webHidden/>
          </w:rPr>
        </w:r>
        <w:r w:rsidR="00E51F1C">
          <w:rPr>
            <w:noProof/>
            <w:webHidden/>
          </w:rPr>
          <w:fldChar w:fldCharType="separate"/>
        </w:r>
        <w:r w:rsidR="00E51F1C">
          <w:rPr>
            <w:noProof/>
            <w:webHidden/>
          </w:rPr>
          <w:t>ii</w:t>
        </w:r>
        <w:r w:rsidR="00E51F1C">
          <w:rPr>
            <w:noProof/>
            <w:webHidden/>
          </w:rPr>
          <w:fldChar w:fldCharType="end"/>
        </w:r>
      </w:hyperlink>
    </w:p>
    <w:p w14:paraId="27DEFD10" w14:textId="056223BA"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09" w:history="1">
        <w:r w:rsidRPr="00FF5FBD">
          <w:rPr>
            <w:rStyle w:val="Hyperlink"/>
            <w:noProof/>
          </w:rPr>
          <w:t>Abstract</w:t>
        </w:r>
        <w:r>
          <w:rPr>
            <w:noProof/>
            <w:webHidden/>
          </w:rPr>
          <w:tab/>
        </w:r>
        <w:r>
          <w:rPr>
            <w:noProof/>
            <w:webHidden/>
          </w:rPr>
          <w:fldChar w:fldCharType="begin"/>
        </w:r>
        <w:r>
          <w:rPr>
            <w:noProof/>
            <w:webHidden/>
          </w:rPr>
          <w:instrText xml:space="preserve"> PAGEREF _Toc46306609 \h </w:instrText>
        </w:r>
        <w:r>
          <w:rPr>
            <w:noProof/>
            <w:webHidden/>
          </w:rPr>
        </w:r>
        <w:r>
          <w:rPr>
            <w:noProof/>
            <w:webHidden/>
          </w:rPr>
          <w:fldChar w:fldCharType="separate"/>
        </w:r>
        <w:r>
          <w:rPr>
            <w:noProof/>
            <w:webHidden/>
          </w:rPr>
          <w:t>iii</w:t>
        </w:r>
        <w:r>
          <w:rPr>
            <w:noProof/>
            <w:webHidden/>
          </w:rPr>
          <w:fldChar w:fldCharType="end"/>
        </w:r>
      </w:hyperlink>
    </w:p>
    <w:p w14:paraId="309F146C" w14:textId="36F1C29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0" w:history="1">
        <w:r w:rsidRPr="00FF5FBD">
          <w:rPr>
            <w:rStyle w:val="Hyperlink"/>
            <w:noProof/>
          </w:rPr>
          <w:t>Acknowledgements</w:t>
        </w:r>
        <w:r>
          <w:rPr>
            <w:noProof/>
            <w:webHidden/>
          </w:rPr>
          <w:tab/>
        </w:r>
        <w:r>
          <w:rPr>
            <w:noProof/>
            <w:webHidden/>
          </w:rPr>
          <w:fldChar w:fldCharType="begin"/>
        </w:r>
        <w:r>
          <w:rPr>
            <w:noProof/>
            <w:webHidden/>
          </w:rPr>
          <w:instrText xml:space="preserve"> PAGEREF _Toc46306610 \h </w:instrText>
        </w:r>
        <w:r>
          <w:rPr>
            <w:noProof/>
            <w:webHidden/>
          </w:rPr>
        </w:r>
        <w:r>
          <w:rPr>
            <w:noProof/>
            <w:webHidden/>
          </w:rPr>
          <w:fldChar w:fldCharType="separate"/>
        </w:r>
        <w:r>
          <w:rPr>
            <w:noProof/>
            <w:webHidden/>
          </w:rPr>
          <w:t>iv</w:t>
        </w:r>
        <w:r>
          <w:rPr>
            <w:noProof/>
            <w:webHidden/>
          </w:rPr>
          <w:fldChar w:fldCharType="end"/>
        </w:r>
      </w:hyperlink>
    </w:p>
    <w:p w14:paraId="61DF51A4" w14:textId="6E266903"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1" w:history="1">
        <w:r w:rsidRPr="00FF5FBD">
          <w:rPr>
            <w:rStyle w:val="Hyperlink"/>
            <w:noProof/>
          </w:rPr>
          <w:t>List of Figures</w:t>
        </w:r>
        <w:r>
          <w:rPr>
            <w:noProof/>
            <w:webHidden/>
          </w:rPr>
          <w:tab/>
        </w:r>
        <w:r>
          <w:rPr>
            <w:noProof/>
            <w:webHidden/>
          </w:rPr>
          <w:fldChar w:fldCharType="begin"/>
        </w:r>
        <w:r>
          <w:rPr>
            <w:noProof/>
            <w:webHidden/>
          </w:rPr>
          <w:instrText xml:space="preserve"> PAGEREF _Toc46306611 \h </w:instrText>
        </w:r>
        <w:r>
          <w:rPr>
            <w:noProof/>
            <w:webHidden/>
          </w:rPr>
        </w:r>
        <w:r>
          <w:rPr>
            <w:noProof/>
            <w:webHidden/>
          </w:rPr>
          <w:fldChar w:fldCharType="separate"/>
        </w:r>
        <w:r>
          <w:rPr>
            <w:noProof/>
            <w:webHidden/>
          </w:rPr>
          <w:t>vi</w:t>
        </w:r>
        <w:r>
          <w:rPr>
            <w:noProof/>
            <w:webHidden/>
          </w:rPr>
          <w:fldChar w:fldCharType="end"/>
        </w:r>
      </w:hyperlink>
    </w:p>
    <w:p w14:paraId="4F4BFBAF" w14:textId="387CF195"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2" w:history="1">
        <w:r w:rsidRPr="00FF5FBD">
          <w:rPr>
            <w:rStyle w:val="Hyperlink"/>
            <w:noProof/>
          </w:rPr>
          <w:t>List of Tables</w:t>
        </w:r>
        <w:r>
          <w:rPr>
            <w:noProof/>
            <w:webHidden/>
          </w:rPr>
          <w:tab/>
        </w:r>
        <w:r>
          <w:rPr>
            <w:noProof/>
            <w:webHidden/>
          </w:rPr>
          <w:fldChar w:fldCharType="begin"/>
        </w:r>
        <w:r>
          <w:rPr>
            <w:noProof/>
            <w:webHidden/>
          </w:rPr>
          <w:instrText xml:space="preserve"> PAGEREF _Toc46306612 \h </w:instrText>
        </w:r>
        <w:r>
          <w:rPr>
            <w:noProof/>
            <w:webHidden/>
          </w:rPr>
        </w:r>
        <w:r>
          <w:rPr>
            <w:noProof/>
            <w:webHidden/>
          </w:rPr>
          <w:fldChar w:fldCharType="separate"/>
        </w:r>
        <w:r>
          <w:rPr>
            <w:noProof/>
            <w:webHidden/>
          </w:rPr>
          <w:t>vii</w:t>
        </w:r>
        <w:r>
          <w:rPr>
            <w:noProof/>
            <w:webHidden/>
          </w:rPr>
          <w:fldChar w:fldCharType="end"/>
        </w:r>
      </w:hyperlink>
    </w:p>
    <w:p w14:paraId="31035320" w14:textId="29CDC6E4"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3" w:history="1">
        <w:r w:rsidRPr="00FF5FBD">
          <w:rPr>
            <w:rStyle w:val="Hyperlink"/>
            <w:noProof/>
          </w:rPr>
          <w:t>1. Introduction</w:t>
        </w:r>
        <w:r>
          <w:rPr>
            <w:noProof/>
            <w:webHidden/>
          </w:rPr>
          <w:tab/>
        </w:r>
        <w:r>
          <w:rPr>
            <w:noProof/>
            <w:webHidden/>
          </w:rPr>
          <w:fldChar w:fldCharType="begin"/>
        </w:r>
        <w:r>
          <w:rPr>
            <w:noProof/>
            <w:webHidden/>
          </w:rPr>
          <w:instrText xml:space="preserve"> PAGEREF _Toc46306613 \h </w:instrText>
        </w:r>
        <w:r>
          <w:rPr>
            <w:noProof/>
            <w:webHidden/>
          </w:rPr>
        </w:r>
        <w:r>
          <w:rPr>
            <w:noProof/>
            <w:webHidden/>
          </w:rPr>
          <w:fldChar w:fldCharType="separate"/>
        </w:r>
        <w:r>
          <w:rPr>
            <w:noProof/>
            <w:webHidden/>
          </w:rPr>
          <w:t>1</w:t>
        </w:r>
        <w:r>
          <w:rPr>
            <w:noProof/>
            <w:webHidden/>
          </w:rPr>
          <w:fldChar w:fldCharType="end"/>
        </w:r>
      </w:hyperlink>
    </w:p>
    <w:p w14:paraId="6798B157" w14:textId="0A3906B9" w:rsidR="00E51F1C" w:rsidRDefault="00E51F1C">
      <w:pPr>
        <w:pStyle w:val="TOC2"/>
        <w:tabs>
          <w:tab w:val="left" w:pos="880"/>
          <w:tab w:val="right" w:pos="8290"/>
        </w:tabs>
        <w:rPr>
          <w:rFonts w:asciiTheme="minorHAnsi" w:eastAsiaTheme="minorEastAsia" w:hAnsiTheme="minorHAnsi" w:cstheme="minorBidi"/>
          <w:noProof/>
          <w:sz w:val="22"/>
          <w:szCs w:val="22"/>
          <w:lang w:eastAsia="en-AU"/>
        </w:rPr>
      </w:pPr>
      <w:hyperlink w:anchor="_Toc46306614" w:history="1">
        <w:r w:rsidRPr="00FF5FBD">
          <w:rPr>
            <w:rStyle w:val="Hyperlink"/>
            <w:noProof/>
          </w:rPr>
          <w:t>1.1</w:t>
        </w:r>
        <w:r>
          <w:rPr>
            <w:rFonts w:asciiTheme="minorHAnsi" w:eastAsiaTheme="minorEastAsia" w:hAnsiTheme="minorHAnsi" w:cstheme="minorBidi"/>
            <w:noProof/>
            <w:sz w:val="22"/>
            <w:szCs w:val="22"/>
            <w:lang w:eastAsia="en-AU"/>
          </w:rPr>
          <w:tab/>
        </w:r>
        <w:r w:rsidRPr="00FF5FBD">
          <w:rPr>
            <w:rStyle w:val="Hyperlink"/>
            <w:noProof/>
          </w:rPr>
          <w:t>Problem statement</w:t>
        </w:r>
        <w:r>
          <w:rPr>
            <w:noProof/>
            <w:webHidden/>
          </w:rPr>
          <w:tab/>
        </w:r>
        <w:r>
          <w:rPr>
            <w:noProof/>
            <w:webHidden/>
          </w:rPr>
          <w:fldChar w:fldCharType="begin"/>
        </w:r>
        <w:r>
          <w:rPr>
            <w:noProof/>
            <w:webHidden/>
          </w:rPr>
          <w:instrText xml:space="preserve"> PAGEREF _Toc46306614 \h </w:instrText>
        </w:r>
        <w:r>
          <w:rPr>
            <w:noProof/>
            <w:webHidden/>
          </w:rPr>
        </w:r>
        <w:r>
          <w:rPr>
            <w:noProof/>
            <w:webHidden/>
          </w:rPr>
          <w:fldChar w:fldCharType="separate"/>
        </w:r>
        <w:r>
          <w:rPr>
            <w:noProof/>
            <w:webHidden/>
          </w:rPr>
          <w:t>1</w:t>
        </w:r>
        <w:r>
          <w:rPr>
            <w:noProof/>
            <w:webHidden/>
          </w:rPr>
          <w:fldChar w:fldCharType="end"/>
        </w:r>
      </w:hyperlink>
    </w:p>
    <w:p w14:paraId="67D831B7" w14:textId="0B8BF11C"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5" w:history="1">
        <w:r w:rsidRPr="00FF5FBD">
          <w:rPr>
            <w:rStyle w:val="Hyperlink"/>
            <w:noProof/>
          </w:rPr>
          <w:t>2. Literature Review / Related Works</w:t>
        </w:r>
        <w:r>
          <w:rPr>
            <w:noProof/>
            <w:webHidden/>
          </w:rPr>
          <w:tab/>
        </w:r>
        <w:r>
          <w:rPr>
            <w:noProof/>
            <w:webHidden/>
          </w:rPr>
          <w:fldChar w:fldCharType="begin"/>
        </w:r>
        <w:r>
          <w:rPr>
            <w:noProof/>
            <w:webHidden/>
          </w:rPr>
          <w:instrText xml:space="preserve"> PAGEREF _Toc46306615 \h </w:instrText>
        </w:r>
        <w:r>
          <w:rPr>
            <w:noProof/>
            <w:webHidden/>
          </w:rPr>
        </w:r>
        <w:r>
          <w:rPr>
            <w:noProof/>
            <w:webHidden/>
          </w:rPr>
          <w:fldChar w:fldCharType="separate"/>
        </w:r>
        <w:r>
          <w:rPr>
            <w:noProof/>
            <w:webHidden/>
          </w:rPr>
          <w:t>2</w:t>
        </w:r>
        <w:r>
          <w:rPr>
            <w:noProof/>
            <w:webHidden/>
          </w:rPr>
          <w:fldChar w:fldCharType="end"/>
        </w:r>
      </w:hyperlink>
    </w:p>
    <w:p w14:paraId="6BF834E3" w14:textId="44AD1C28" w:rsidR="00E51F1C" w:rsidRDefault="00E51F1C">
      <w:pPr>
        <w:pStyle w:val="TOC2"/>
        <w:tabs>
          <w:tab w:val="right" w:pos="8290"/>
        </w:tabs>
        <w:rPr>
          <w:rFonts w:asciiTheme="minorHAnsi" w:eastAsiaTheme="minorEastAsia" w:hAnsiTheme="minorHAnsi" w:cstheme="minorBidi"/>
          <w:noProof/>
          <w:sz w:val="22"/>
          <w:szCs w:val="22"/>
          <w:lang w:eastAsia="en-AU"/>
        </w:rPr>
      </w:pPr>
      <w:hyperlink w:anchor="_Toc46306616" w:history="1">
        <w:r w:rsidRPr="00FF5FBD">
          <w:rPr>
            <w:rStyle w:val="Hyperlink"/>
            <w:noProof/>
          </w:rPr>
          <w:t>2.1 Review Criteria 1</w:t>
        </w:r>
        <w:r>
          <w:rPr>
            <w:noProof/>
            <w:webHidden/>
          </w:rPr>
          <w:tab/>
        </w:r>
        <w:r>
          <w:rPr>
            <w:noProof/>
            <w:webHidden/>
          </w:rPr>
          <w:fldChar w:fldCharType="begin"/>
        </w:r>
        <w:r>
          <w:rPr>
            <w:noProof/>
            <w:webHidden/>
          </w:rPr>
          <w:instrText xml:space="preserve"> PAGEREF _Toc46306616 \h </w:instrText>
        </w:r>
        <w:r>
          <w:rPr>
            <w:noProof/>
            <w:webHidden/>
          </w:rPr>
        </w:r>
        <w:r>
          <w:rPr>
            <w:noProof/>
            <w:webHidden/>
          </w:rPr>
          <w:fldChar w:fldCharType="separate"/>
        </w:r>
        <w:r>
          <w:rPr>
            <w:noProof/>
            <w:webHidden/>
          </w:rPr>
          <w:t>2</w:t>
        </w:r>
        <w:r>
          <w:rPr>
            <w:noProof/>
            <w:webHidden/>
          </w:rPr>
          <w:fldChar w:fldCharType="end"/>
        </w:r>
      </w:hyperlink>
    </w:p>
    <w:p w14:paraId="2C11C886" w14:textId="62312E6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7" w:history="1">
        <w:r w:rsidRPr="00FF5FBD">
          <w:rPr>
            <w:rStyle w:val="Hyperlink"/>
            <w:noProof/>
          </w:rPr>
          <w:t>3. Methodology</w:t>
        </w:r>
        <w:r>
          <w:rPr>
            <w:noProof/>
            <w:webHidden/>
          </w:rPr>
          <w:tab/>
        </w:r>
        <w:r>
          <w:rPr>
            <w:noProof/>
            <w:webHidden/>
          </w:rPr>
          <w:fldChar w:fldCharType="begin"/>
        </w:r>
        <w:r>
          <w:rPr>
            <w:noProof/>
            <w:webHidden/>
          </w:rPr>
          <w:instrText xml:space="preserve"> PAGEREF _Toc46306617 \h </w:instrText>
        </w:r>
        <w:r>
          <w:rPr>
            <w:noProof/>
            <w:webHidden/>
          </w:rPr>
        </w:r>
        <w:r>
          <w:rPr>
            <w:noProof/>
            <w:webHidden/>
          </w:rPr>
          <w:fldChar w:fldCharType="separate"/>
        </w:r>
        <w:r>
          <w:rPr>
            <w:noProof/>
            <w:webHidden/>
          </w:rPr>
          <w:t>3</w:t>
        </w:r>
        <w:r>
          <w:rPr>
            <w:noProof/>
            <w:webHidden/>
          </w:rPr>
          <w:fldChar w:fldCharType="end"/>
        </w:r>
      </w:hyperlink>
    </w:p>
    <w:p w14:paraId="4146916D" w14:textId="45386F06" w:rsidR="00E51F1C" w:rsidRDefault="00E51F1C">
      <w:pPr>
        <w:pStyle w:val="TOC2"/>
        <w:tabs>
          <w:tab w:val="right" w:pos="8290"/>
        </w:tabs>
        <w:rPr>
          <w:rFonts w:asciiTheme="minorHAnsi" w:eastAsiaTheme="minorEastAsia" w:hAnsiTheme="minorHAnsi" w:cstheme="minorBidi"/>
          <w:noProof/>
          <w:sz w:val="22"/>
          <w:szCs w:val="22"/>
          <w:lang w:eastAsia="en-AU"/>
        </w:rPr>
      </w:pPr>
      <w:hyperlink w:anchor="_Toc46306618" w:history="1">
        <w:r w:rsidRPr="00FF5FBD">
          <w:rPr>
            <w:rStyle w:val="Hyperlink"/>
            <w:noProof/>
          </w:rPr>
          <w:t>3.1 Data Collection</w:t>
        </w:r>
        <w:r>
          <w:rPr>
            <w:noProof/>
            <w:webHidden/>
          </w:rPr>
          <w:tab/>
        </w:r>
        <w:r>
          <w:rPr>
            <w:noProof/>
            <w:webHidden/>
          </w:rPr>
          <w:fldChar w:fldCharType="begin"/>
        </w:r>
        <w:r>
          <w:rPr>
            <w:noProof/>
            <w:webHidden/>
          </w:rPr>
          <w:instrText xml:space="preserve"> PAGEREF _Toc46306618 \h </w:instrText>
        </w:r>
        <w:r>
          <w:rPr>
            <w:noProof/>
            <w:webHidden/>
          </w:rPr>
        </w:r>
        <w:r>
          <w:rPr>
            <w:noProof/>
            <w:webHidden/>
          </w:rPr>
          <w:fldChar w:fldCharType="separate"/>
        </w:r>
        <w:r>
          <w:rPr>
            <w:noProof/>
            <w:webHidden/>
          </w:rPr>
          <w:t>3</w:t>
        </w:r>
        <w:r>
          <w:rPr>
            <w:noProof/>
            <w:webHidden/>
          </w:rPr>
          <w:fldChar w:fldCharType="end"/>
        </w:r>
      </w:hyperlink>
    </w:p>
    <w:p w14:paraId="4B45C6C8" w14:textId="2EDFA72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9" w:history="1">
        <w:r w:rsidRPr="00FF5FBD">
          <w:rPr>
            <w:rStyle w:val="Hyperlink"/>
            <w:noProof/>
          </w:rPr>
          <w:t>4. Results</w:t>
        </w:r>
        <w:r>
          <w:rPr>
            <w:noProof/>
            <w:webHidden/>
          </w:rPr>
          <w:tab/>
        </w:r>
        <w:r>
          <w:rPr>
            <w:noProof/>
            <w:webHidden/>
          </w:rPr>
          <w:fldChar w:fldCharType="begin"/>
        </w:r>
        <w:r>
          <w:rPr>
            <w:noProof/>
            <w:webHidden/>
          </w:rPr>
          <w:instrText xml:space="preserve"> PAGEREF _Toc46306619 \h </w:instrText>
        </w:r>
        <w:r>
          <w:rPr>
            <w:noProof/>
            <w:webHidden/>
          </w:rPr>
        </w:r>
        <w:r>
          <w:rPr>
            <w:noProof/>
            <w:webHidden/>
          </w:rPr>
          <w:fldChar w:fldCharType="separate"/>
        </w:r>
        <w:r>
          <w:rPr>
            <w:noProof/>
            <w:webHidden/>
          </w:rPr>
          <w:t>4</w:t>
        </w:r>
        <w:r>
          <w:rPr>
            <w:noProof/>
            <w:webHidden/>
          </w:rPr>
          <w:fldChar w:fldCharType="end"/>
        </w:r>
      </w:hyperlink>
    </w:p>
    <w:p w14:paraId="4EE7CBBC" w14:textId="03B22399"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0" w:history="1">
        <w:r w:rsidRPr="00FF5FBD">
          <w:rPr>
            <w:rStyle w:val="Hyperlink"/>
            <w:noProof/>
          </w:rPr>
          <w:t>5. Discussion</w:t>
        </w:r>
        <w:r>
          <w:rPr>
            <w:noProof/>
            <w:webHidden/>
          </w:rPr>
          <w:tab/>
        </w:r>
        <w:r>
          <w:rPr>
            <w:noProof/>
            <w:webHidden/>
          </w:rPr>
          <w:fldChar w:fldCharType="begin"/>
        </w:r>
        <w:r>
          <w:rPr>
            <w:noProof/>
            <w:webHidden/>
          </w:rPr>
          <w:instrText xml:space="preserve"> PAGEREF _Toc46306620 \h </w:instrText>
        </w:r>
        <w:r>
          <w:rPr>
            <w:noProof/>
            <w:webHidden/>
          </w:rPr>
        </w:r>
        <w:r>
          <w:rPr>
            <w:noProof/>
            <w:webHidden/>
          </w:rPr>
          <w:fldChar w:fldCharType="separate"/>
        </w:r>
        <w:r>
          <w:rPr>
            <w:noProof/>
            <w:webHidden/>
          </w:rPr>
          <w:t>4</w:t>
        </w:r>
        <w:r>
          <w:rPr>
            <w:noProof/>
            <w:webHidden/>
          </w:rPr>
          <w:fldChar w:fldCharType="end"/>
        </w:r>
      </w:hyperlink>
    </w:p>
    <w:p w14:paraId="2D7FC669" w14:textId="66CA8CB6"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1" w:history="1">
        <w:r w:rsidRPr="00FF5FBD">
          <w:rPr>
            <w:rStyle w:val="Hyperlink"/>
            <w:noProof/>
          </w:rPr>
          <w:t>6. Conclusions</w:t>
        </w:r>
        <w:r>
          <w:rPr>
            <w:noProof/>
            <w:webHidden/>
          </w:rPr>
          <w:tab/>
        </w:r>
        <w:r>
          <w:rPr>
            <w:noProof/>
            <w:webHidden/>
          </w:rPr>
          <w:fldChar w:fldCharType="begin"/>
        </w:r>
        <w:r>
          <w:rPr>
            <w:noProof/>
            <w:webHidden/>
          </w:rPr>
          <w:instrText xml:space="preserve"> PAGEREF _Toc46306621 \h </w:instrText>
        </w:r>
        <w:r>
          <w:rPr>
            <w:noProof/>
            <w:webHidden/>
          </w:rPr>
        </w:r>
        <w:r>
          <w:rPr>
            <w:noProof/>
            <w:webHidden/>
          </w:rPr>
          <w:fldChar w:fldCharType="separate"/>
        </w:r>
        <w:r>
          <w:rPr>
            <w:noProof/>
            <w:webHidden/>
          </w:rPr>
          <w:t>5</w:t>
        </w:r>
        <w:r>
          <w:rPr>
            <w:noProof/>
            <w:webHidden/>
          </w:rPr>
          <w:fldChar w:fldCharType="end"/>
        </w:r>
      </w:hyperlink>
    </w:p>
    <w:p w14:paraId="19EB7F31" w14:textId="196CFF26"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2" w:history="1">
        <w:r w:rsidRPr="00FF5FBD">
          <w:rPr>
            <w:rStyle w:val="Hyperlink"/>
            <w:noProof/>
          </w:rPr>
          <w:t>Reference List</w:t>
        </w:r>
        <w:r>
          <w:rPr>
            <w:noProof/>
            <w:webHidden/>
          </w:rPr>
          <w:tab/>
        </w:r>
        <w:r>
          <w:rPr>
            <w:noProof/>
            <w:webHidden/>
          </w:rPr>
          <w:fldChar w:fldCharType="begin"/>
        </w:r>
        <w:r>
          <w:rPr>
            <w:noProof/>
            <w:webHidden/>
          </w:rPr>
          <w:instrText xml:space="preserve"> PAGEREF _Toc46306622 \h </w:instrText>
        </w:r>
        <w:r>
          <w:rPr>
            <w:noProof/>
            <w:webHidden/>
          </w:rPr>
        </w:r>
        <w:r>
          <w:rPr>
            <w:noProof/>
            <w:webHidden/>
          </w:rPr>
          <w:fldChar w:fldCharType="separate"/>
        </w:r>
        <w:r>
          <w:rPr>
            <w:noProof/>
            <w:webHidden/>
          </w:rPr>
          <w:t>6</w:t>
        </w:r>
        <w:r>
          <w:rPr>
            <w:noProof/>
            <w:webHidden/>
          </w:rPr>
          <w:fldChar w:fldCharType="end"/>
        </w:r>
      </w:hyperlink>
    </w:p>
    <w:p w14:paraId="7A7B347E" w14:textId="13C9C5EA"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3" w:history="1">
        <w:r w:rsidRPr="00FF5FBD">
          <w:rPr>
            <w:rStyle w:val="Hyperlink"/>
            <w:noProof/>
          </w:rPr>
          <w:t>Appendix A: Ethics Approval Submission</w:t>
        </w:r>
        <w:r>
          <w:rPr>
            <w:noProof/>
            <w:webHidden/>
          </w:rPr>
          <w:tab/>
        </w:r>
        <w:r>
          <w:rPr>
            <w:noProof/>
            <w:webHidden/>
          </w:rPr>
          <w:fldChar w:fldCharType="begin"/>
        </w:r>
        <w:r>
          <w:rPr>
            <w:noProof/>
            <w:webHidden/>
          </w:rPr>
          <w:instrText xml:space="preserve"> PAGEREF _Toc46306623 \h </w:instrText>
        </w:r>
        <w:r>
          <w:rPr>
            <w:noProof/>
            <w:webHidden/>
          </w:rPr>
        </w:r>
        <w:r>
          <w:rPr>
            <w:noProof/>
            <w:webHidden/>
          </w:rPr>
          <w:fldChar w:fldCharType="separate"/>
        </w:r>
        <w:r>
          <w:rPr>
            <w:noProof/>
            <w:webHidden/>
          </w:rPr>
          <w:t>7</w:t>
        </w:r>
        <w:r>
          <w:rPr>
            <w:noProof/>
            <w:webHidden/>
          </w:rPr>
          <w:fldChar w:fldCharType="end"/>
        </w:r>
      </w:hyperlink>
    </w:p>
    <w:p w14:paraId="418685F4" w14:textId="2682BA93" w:rsidR="007F2BBE" w:rsidRDefault="00094AB6">
      <w:r>
        <w:fldChar w:fldCharType="end"/>
      </w:r>
    </w:p>
    <w:p w14:paraId="60CDBE07" w14:textId="77777777" w:rsidR="007F2BBE" w:rsidRDefault="007F2BBE" w:rsidP="007F2BBE"/>
    <w:p w14:paraId="4FFFEAF5" w14:textId="77777777" w:rsidR="00620474" w:rsidRDefault="00620474" w:rsidP="007F2BBE"/>
    <w:p w14:paraId="27E59FBB" w14:textId="77777777" w:rsidR="00620474" w:rsidRDefault="00620474" w:rsidP="007F2BBE"/>
    <w:p w14:paraId="2F2DA3E6" w14:textId="77777777" w:rsidR="00620474" w:rsidRDefault="00620474" w:rsidP="007F2BBE"/>
    <w:p w14:paraId="04F575AA" w14:textId="77777777" w:rsidR="003609D7" w:rsidRDefault="003609D7" w:rsidP="007F2BBE"/>
    <w:p w14:paraId="57AFBCB2" w14:textId="77777777" w:rsidR="003609D7" w:rsidRDefault="003609D7" w:rsidP="007F2BBE"/>
    <w:p w14:paraId="0BE6CC83" w14:textId="77777777" w:rsidR="003609D7" w:rsidRDefault="003609D7" w:rsidP="007F2BBE"/>
    <w:p w14:paraId="30407AE2" w14:textId="77777777" w:rsidR="003609D7" w:rsidRDefault="003609D7" w:rsidP="007F2BBE"/>
    <w:p w14:paraId="34B6F9E8" w14:textId="77777777" w:rsidR="003609D7" w:rsidRDefault="003609D7" w:rsidP="007F2BBE"/>
    <w:p w14:paraId="6A9E0FE5" w14:textId="77777777" w:rsidR="003609D7" w:rsidRDefault="003609D7" w:rsidP="007F2BBE"/>
    <w:p w14:paraId="4CD4C37E" w14:textId="77777777" w:rsidR="003609D7" w:rsidRDefault="003609D7" w:rsidP="007F2BBE"/>
    <w:p w14:paraId="195CA9EB" w14:textId="77777777" w:rsidR="003609D7" w:rsidRDefault="003609D7" w:rsidP="007F2BBE"/>
    <w:p w14:paraId="12EF5A7D" w14:textId="77777777" w:rsidR="003609D7" w:rsidRDefault="003609D7" w:rsidP="007F2BBE"/>
    <w:p w14:paraId="036F3725" w14:textId="77777777" w:rsidR="003609D7" w:rsidRDefault="003609D7" w:rsidP="007F2BBE"/>
    <w:p w14:paraId="5CA32FBA" w14:textId="77777777" w:rsidR="003609D7" w:rsidRDefault="003609D7" w:rsidP="007F2BBE"/>
    <w:p w14:paraId="7B6ACFA1" w14:textId="77777777" w:rsidR="003609D7" w:rsidRDefault="003609D7" w:rsidP="007F2BBE"/>
    <w:p w14:paraId="5B315475" w14:textId="7D29ECA8" w:rsidR="003609D7" w:rsidRDefault="00EC4482" w:rsidP="003609D7">
      <w:pPr>
        <w:pStyle w:val="Heading1"/>
      </w:pPr>
      <w:bookmarkStart w:id="4" w:name="_Toc46306611"/>
      <w:r>
        <w:lastRenderedPageBreak/>
        <w:t>L</w:t>
      </w:r>
      <w:r w:rsidR="003609D7">
        <w:t>ist of Figures</w:t>
      </w:r>
      <w:bookmarkEnd w:id="4"/>
    </w:p>
    <w:p w14:paraId="0E81E8E5" w14:textId="77777777" w:rsidR="003609D7" w:rsidRDefault="003609D7" w:rsidP="003609D7"/>
    <w:p w14:paraId="28D04B3F" w14:textId="77777777" w:rsidR="003609D7" w:rsidRDefault="003609D7" w:rsidP="003609D7">
      <w:pPr>
        <w:pStyle w:val="Heading1"/>
      </w:pPr>
      <w:r>
        <w:br w:type="page"/>
      </w:r>
      <w:bookmarkStart w:id="5" w:name="_Toc46306612"/>
      <w:r>
        <w:lastRenderedPageBreak/>
        <w:t>List of Tables</w:t>
      </w:r>
      <w:bookmarkEnd w:id="5"/>
    </w:p>
    <w:p w14:paraId="3D009C95" w14:textId="77777777" w:rsidR="003609D7" w:rsidRDefault="003609D7" w:rsidP="003609D7">
      <w:pPr>
        <w:tabs>
          <w:tab w:val="left" w:pos="1245"/>
        </w:tabs>
      </w:pPr>
    </w:p>
    <w:p w14:paraId="781F4385" w14:textId="49FC2FB2" w:rsidR="006C4FFD" w:rsidRDefault="006C4FFD">
      <w:pPr>
        <w:pStyle w:val="TableofFigures"/>
        <w:tabs>
          <w:tab w:val="right" w:pos="8290"/>
        </w:tabs>
        <w:rPr>
          <w:rFonts w:asciiTheme="minorHAnsi" w:eastAsiaTheme="minorEastAsia" w:hAnsiTheme="minorHAnsi" w:cstheme="minorBidi"/>
          <w:noProof/>
          <w:sz w:val="22"/>
          <w:szCs w:val="22"/>
          <w:lang w:eastAsia="en-AU"/>
        </w:rPr>
      </w:pPr>
      <w:r>
        <w:fldChar w:fldCharType="begin"/>
      </w:r>
      <w:r>
        <w:instrText xml:space="preserve"> TOC \h \z \t "Table of Figures" \c </w:instrText>
      </w:r>
      <w:r>
        <w:fldChar w:fldCharType="separate"/>
      </w:r>
      <w:hyperlink w:anchor="_Toc46247236" w:history="1">
        <w:r w:rsidRPr="00C574AC">
          <w:rPr>
            <w:rStyle w:val="Hyperlink"/>
            <w:noProof/>
          </w:rPr>
          <w:t>Table 1: Summary of comparison of X approaches to solving Y</w:t>
        </w:r>
        <w:r>
          <w:rPr>
            <w:noProof/>
            <w:webHidden/>
          </w:rPr>
          <w:tab/>
        </w:r>
        <w:r>
          <w:rPr>
            <w:noProof/>
            <w:webHidden/>
          </w:rPr>
          <w:fldChar w:fldCharType="begin"/>
        </w:r>
        <w:r>
          <w:rPr>
            <w:noProof/>
            <w:webHidden/>
          </w:rPr>
          <w:instrText xml:space="preserve"> PAGEREF _Toc46247236 \h </w:instrText>
        </w:r>
        <w:r>
          <w:rPr>
            <w:noProof/>
            <w:webHidden/>
          </w:rPr>
        </w:r>
        <w:r>
          <w:rPr>
            <w:noProof/>
            <w:webHidden/>
          </w:rPr>
          <w:fldChar w:fldCharType="separate"/>
        </w:r>
        <w:r>
          <w:rPr>
            <w:noProof/>
            <w:webHidden/>
          </w:rPr>
          <w:t>2</w:t>
        </w:r>
        <w:r>
          <w:rPr>
            <w:noProof/>
            <w:webHidden/>
          </w:rPr>
          <w:fldChar w:fldCharType="end"/>
        </w:r>
      </w:hyperlink>
    </w:p>
    <w:p w14:paraId="59E37040" w14:textId="1DF97782" w:rsidR="006C4FFD" w:rsidRDefault="006C4FFD" w:rsidP="003609D7">
      <w:pPr>
        <w:tabs>
          <w:tab w:val="left" w:pos="1245"/>
        </w:tabs>
        <w:sectPr w:rsidR="006C4FFD" w:rsidSect="007F2BBE">
          <w:footerReference w:type="default" r:id="rId10"/>
          <w:footerReference w:type="first" r:id="rId11"/>
          <w:pgSz w:w="11900" w:h="16840"/>
          <w:pgMar w:top="1440" w:right="1800" w:bottom="1440" w:left="1800" w:header="708" w:footer="708" w:gutter="0"/>
          <w:pgNumType w:fmt="lowerRoman"/>
          <w:cols w:space="708"/>
          <w:titlePg/>
          <w:docGrid w:linePitch="326"/>
        </w:sectPr>
      </w:pPr>
      <w:r>
        <w:rPr>
          <w:sz w:val="20"/>
        </w:rPr>
        <w:fldChar w:fldCharType="end"/>
      </w:r>
    </w:p>
    <w:p w14:paraId="05562238" w14:textId="77777777" w:rsidR="003609D7" w:rsidRDefault="00624EC0" w:rsidP="00094AB6">
      <w:pPr>
        <w:pStyle w:val="Heading1"/>
      </w:pPr>
      <w:bookmarkStart w:id="6" w:name="_Toc46244155"/>
      <w:bookmarkStart w:id="7" w:name="_Toc46306613"/>
      <w:r>
        <w:lastRenderedPageBreak/>
        <w:t xml:space="preserve">1. </w:t>
      </w:r>
      <w:r w:rsidR="003609D7" w:rsidRPr="00094AB6">
        <w:t>Introduction</w:t>
      </w:r>
      <w:bookmarkEnd w:id="6"/>
      <w:bookmarkEnd w:id="7"/>
    </w:p>
    <w:p w14:paraId="546B5F16" w14:textId="77777777" w:rsidR="003609D7" w:rsidRDefault="003609D7" w:rsidP="003609D7"/>
    <w:p w14:paraId="50F5356A" w14:textId="23D55A2C" w:rsidR="00D43264" w:rsidRDefault="00D43264" w:rsidP="00624EC0">
      <w:pPr>
        <w:rPr>
          <w:lang w:eastAsia="en-AU"/>
        </w:rPr>
      </w:pPr>
      <w:r>
        <w:rPr>
          <w:lang w:eastAsia="en-AU"/>
        </w:rPr>
        <w:t>In this section, you will describe the context of your project or research. You will introduce the general background knowledge needed to understand the research topic or problem</w:t>
      </w:r>
      <w:r w:rsidR="005A3925">
        <w:rPr>
          <w:lang w:eastAsia="en-AU"/>
        </w:rPr>
        <w:t xml:space="preserve"> </w:t>
      </w:r>
      <w:r>
        <w:rPr>
          <w:lang w:eastAsia="en-AU"/>
        </w:rPr>
        <w:t>. This may include or not restricted to the following contents:</w:t>
      </w:r>
    </w:p>
    <w:p w14:paraId="6329955E" w14:textId="39792726" w:rsidR="00DE0702" w:rsidRDefault="00DE0702" w:rsidP="00D43264">
      <w:pPr>
        <w:pStyle w:val="ListParagraph"/>
        <w:numPr>
          <w:ilvl w:val="0"/>
          <w:numId w:val="12"/>
        </w:numPr>
        <w:rPr>
          <w:lang w:eastAsia="en-AU"/>
        </w:rPr>
      </w:pPr>
      <w:r>
        <w:rPr>
          <w:lang w:eastAsia="en-AU"/>
        </w:rPr>
        <w:t>Research problem or description of problem that you are trying to solve</w:t>
      </w:r>
    </w:p>
    <w:p w14:paraId="17CBCE6F" w14:textId="00EDBCE6" w:rsidR="00D43264" w:rsidRDefault="00D43264" w:rsidP="00D43264">
      <w:pPr>
        <w:pStyle w:val="ListParagraph"/>
        <w:numPr>
          <w:ilvl w:val="0"/>
          <w:numId w:val="12"/>
        </w:numPr>
        <w:rPr>
          <w:lang w:eastAsia="en-AU"/>
        </w:rPr>
      </w:pPr>
      <w:r>
        <w:rPr>
          <w:lang w:eastAsia="en-AU"/>
        </w:rPr>
        <w:t>A brief review of current knowledge or solutions, gaps in knowledge or solution and how your project fills up this gap</w:t>
      </w:r>
      <w:r w:rsidR="00DE0702">
        <w:rPr>
          <w:lang w:eastAsia="en-AU"/>
        </w:rPr>
        <w:t xml:space="preserve">. These are actually </w:t>
      </w:r>
      <w:r>
        <w:rPr>
          <w:lang w:eastAsia="en-AU"/>
        </w:rPr>
        <w:t>highlights from literature review or analysis of related works</w:t>
      </w:r>
      <w:r w:rsidR="00DE0702">
        <w:rPr>
          <w:lang w:eastAsia="en-AU"/>
        </w:rPr>
        <w:t>. The</w:t>
      </w:r>
      <w:r>
        <w:rPr>
          <w:lang w:eastAsia="en-AU"/>
        </w:rPr>
        <w:t xml:space="preserve"> full </w:t>
      </w:r>
      <w:r w:rsidR="00DE0702">
        <w:rPr>
          <w:lang w:eastAsia="en-AU"/>
        </w:rPr>
        <w:t>findings and analysis</w:t>
      </w:r>
      <w:r>
        <w:rPr>
          <w:lang w:eastAsia="en-AU"/>
        </w:rPr>
        <w:t xml:space="preserve"> </w:t>
      </w:r>
      <w:r w:rsidR="00DE0702">
        <w:rPr>
          <w:lang w:eastAsia="en-AU"/>
        </w:rPr>
        <w:t>should be in</w:t>
      </w:r>
      <w:r>
        <w:rPr>
          <w:lang w:eastAsia="en-AU"/>
        </w:rPr>
        <w:t xml:space="preserve"> Chapter </w:t>
      </w:r>
      <w:r w:rsidR="00DE0702">
        <w:rPr>
          <w:lang w:eastAsia="en-AU"/>
        </w:rPr>
        <w:t>2.</w:t>
      </w:r>
    </w:p>
    <w:p w14:paraId="1A85446B" w14:textId="678DECD7" w:rsidR="00DE0702" w:rsidRDefault="00DE0702" w:rsidP="00D43264">
      <w:pPr>
        <w:pStyle w:val="ListParagraph"/>
        <w:numPr>
          <w:ilvl w:val="0"/>
          <w:numId w:val="12"/>
        </w:numPr>
        <w:rPr>
          <w:lang w:eastAsia="en-AU"/>
        </w:rPr>
      </w:pPr>
      <w:r>
        <w:rPr>
          <w:lang w:eastAsia="en-AU"/>
        </w:rPr>
        <w:t>Definition of terms (if applicable) and scope of project</w:t>
      </w:r>
    </w:p>
    <w:p w14:paraId="68AA820A" w14:textId="0BBBC459" w:rsidR="00DE0702" w:rsidRDefault="00DE0702" w:rsidP="00D43264">
      <w:pPr>
        <w:pStyle w:val="ListParagraph"/>
        <w:numPr>
          <w:ilvl w:val="0"/>
          <w:numId w:val="12"/>
        </w:numPr>
        <w:rPr>
          <w:lang w:eastAsia="en-AU"/>
        </w:rPr>
      </w:pPr>
      <w:r>
        <w:rPr>
          <w:lang w:eastAsia="en-AU"/>
        </w:rPr>
        <w:t>Research aim and/or research objectives</w:t>
      </w:r>
    </w:p>
    <w:p w14:paraId="3D6841B4" w14:textId="413D7626" w:rsidR="00DE0702" w:rsidRDefault="00DE0702" w:rsidP="00D43264">
      <w:pPr>
        <w:pStyle w:val="ListParagraph"/>
        <w:numPr>
          <w:ilvl w:val="0"/>
          <w:numId w:val="12"/>
        </w:numPr>
        <w:rPr>
          <w:lang w:eastAsia="en-AU"/>
        </w:rPr>
      </w:pPr>
      <w:r>
        <w:rPr>
          <w:lang w:eastAsia="en-AU"/>
        </w:rPr>
        <w:t>Hypothesis (if applicable – usually for research-based projects)</w:t>
      </w:r>
    </w:p>
    <w:p w14:paraId="6DEA61A0" w14:textId="2B768941" w:rsidR="00DE0702" w:rsidRDefault="00DE0702" w:rsidP="00D43264">
      <w:pPr>
        <w:pStyle w:val="ListParagraph"/>
        <w:numPr>
          <w:ilvl w:val="0"/>
          <w:numId w:val="12"/>
        </w:numPr>
        <w:rPr>
          <w:lang w:eastAsia="en-AU"/>
        </w:rPr>
      </w:pPr>
      <w:r>
        <w:rPr>
          <w:lang w:eastAsia="en-AU"/>
        </w:rPr>
        <w:t xml:space="preserve">Outline of methodology </w:t>
      </w:r>
    </w:p>
    <w:p w14:paraId="46238C17" w14:textId="4838AC79" w:rsidR="00624EC0" w:rsidRDefault="00DE0702" w:rsidP="00624EC0">
      <w:pPr>
        <w:pStyle w:val="ListParagraph"/>
        <w:numPr>
          <w:ilvl w:val="0"/>
          <w:numId w:val="12"/>
        </w:numPr>
        <w:rPr>
          <w:lang w:eastAsia="en-AU"/>
        </w:rPr>
      </w:pPr>
      <w:r>
        <w:rPr>
          <w:lang w:eastAsia="en-AU"/>
        </w:rPr>
        <w:t>O</w:t>
      </w:r>
      <w:r w:rsidR="00D43264">
        <w:rPr>
          <w:lang w:eastAsia="en-AU"/>
        </w:rPr>
        <w:t xml:space="preserve">utline </w:t>
      </w:r>
      <w:r>
        <w:rPr>
          <w:lang w:eastAsia="en-AU"/>
        </w:rPr>
        <w:t xml:space="preserve">the order of the information in the thesis </w:t>
      </w:r>
    </w:p>
    <w:p w14:paraId="5CC23202" w14:textId="77777777" w:rsidR="00624EC0" w:rsidRDefault="00624EC0" w:rsidP="00624EC0">
      <w:pPr>
        <w:rPr>
          <w:lang w:eastAsia="en-AU"/>
        </w:rPr>
      </w:pPr>
    </w:p>
    <w:p w14:paraId="674935CE" w14:textId="77777777" w:rsidR="00624EC0" w:rsidRPr="003609D7" w:rsidRDefault="00624EC0" w:rsidP="00624EC0">
      <w:pPr>
        <w:rPr>
          <w:lang w:eastAsia="en-AU"/>
        </w:rPr>
      </w:pPr>
    </w:p>
    <w:p w14:paraId="7EA21F23" w14:textId="77777777" w:rsidR="003609D7" w:rsidRPr="003609D7" w:rsidRDefault="003609D7" w:rsidP="003609D7"/>
    <w:p w14:paraId="2C9172DC" w14:textId="7D7C4C0A" w:rsidR="003609D7" w:rsidRDefault="00094AB6" w:rsidP="00094AB6">
      <w:pPr>
        <w:pStyle w:val="Heading2"/>
        <w:numPr>
          <w:ilvl w:val="1"/>
          <w:numId w:val="11"/>
        </w:numPr>
      </w:pPr>
      <w:bookmarkStart w:id="8" w:name="_Toc46306614"/>
      <w:r>
        <w:t>Problem statement</w:t>
      </w:r>
      <w:bookmarkEnd w:id="8"/>
    </w:p>
    <w:p w14:paraId="3D080D51" w14:textId="2D036D9F" w:rsidR="00BC6B99" w:rsidRDefault="00BC6B99" w:rsidP="00BC6B99">
      <w:r>
        <w:t xml:space="preserve">The transmission of infectious diseases is often influenced by the presence and prevalence of multiple diseases. In Australian regional towns, where healthcare access and demographic factors differ from metropolitan areas, the co-dynamics of HIV/AIDs and Influenza (flu) in such areas remain underexplored. As HIV/AIDs is immunocompromising, the severity of flu symptoms and transmission rates rise in a susceptible population. The extent to which HIV/AIDs affect influenza spread and outcome in regional Australia where indigenous Australians are more prevalent is still unclear.  </w:t>
      </w:r>
    </w:p>
    <w:p w14:paraId="37E948C8" w14:textId="77777777" w:rsidR="00BC6B99" w:rsidRDefault="00BC6B99" w:rsidP="00BC6B99"/>
    <w:p w14:paraId="1E6C7BAB" w14:textId="78F3B164" w:rsidR="00094AB6" w:rsidRDefault="00BC6B99" w:rsidP="00BC6B99">
      <w:r>
        <w:t>The study aims to investigate the co-dynamics of HIV/AIDs and its impact on Influenza within the regional town of Bourke in Australia by analysing transmission dynamics, co-infection rates and healthcare implications. Bouke has a population of 2,340 (Australian Bureau of Statistics [ABS], 2021) and has a proportion of Aboriginal and Torres Strait Islander people of (30.3%). By utilizing a computational epidemiological model, the research and data that will be gathered can be used for future public health strategies not only in Bourke but other towns with a similar demographic.</w:t>
      </w:r>
    </w:p>
    <w:p w14:paraId="546CB4FD" w14:textId="6968311D" w:rsidR="00094AB6" w:rsidRDefault="00094AB6" w:rsidP="00094AB6"/>
    <w:p w14:paraId="5D311241" w14:textId="3E9636F5" w:rsidR="00094AB6" w:rsidRDefault="00094AB6" w:rsidP="00094AB6"/>
    <w:p w14:paraId="23C72BB3" w14:textId="2AE42B93" w:rsidR="00094AB6" w:rsidRDefault="00094AB6" w:rsidP="00094AB6"/>
    <w:p w14:paraId="28174A03" w14:textId="77777777" w:rsidR="00094AB6" w:rsidRDefault="00094AB6" w:rsidP="00094AB6">
      <w:pPr>
        <w:pStyle w:val="Heading1"/>
      </w:pPr>
    </w:p>
    <w:p w14:paraId="46BFFA18" w14:textId="77777777" w:rsidR="00094AB6" w:rsidRDefault="00094AB6">
      <w:pPr>
        <w:jc w:val="left"/>
        <w:rPr>
          <w:b/>
          <w:bCs/>
          <w:kern w:val="32"/>
          <w:sz w:val="32"/>
          <w:szCs w:val="32"/>
        </w:rPr>
      </w:pPr>
      <w:r>
        <w:br w:type="page"/>
      </w:r>
    </w:p>
    <w:p w14:paraId="3B7775A1" w14:textId="00210F22" w:rsidR="001169DC" w:rsidRDefault="00094AB6" w:rsidP="00CD66C2">
      <w:pPr>
        <w:pStyle w:val="Heading1"/>
      </w:pPr>
      <w:bookmarkStart w:id="9" w:name="_Toc46306615"/>
      <w:r>
        <w:lastRenderedPageBreak/>
        <w:t>2. Literature Review</w:t>
      </w:r>
      <w:r w:rsidR="00DE0702">
        <w:t xml:space="preserve"> / Related Works</w:t>
      </w:r>
      <w:bookmarkEnd w:id="9"/>
    </w:p>
    <w:p w14:paraId="53395D9B" w14:textId="2B0C9449" w:rsidR="001169DC" w:rsidRDefault="001169DC" w:rsidP="001169DC">
      <w:r>
        <w:t xml:space="preserve">There have been many studies on the epidemiology of HIV/AIDs and Influenza separately in many different environments but not many studies on the co-dynamics between the two diseases. The co-dynamics of infectious diseases, particularly in the case of one disease altering host susceptibility to another, pose a challenge for epidemiological modelling as well as public health intervention. In immunocompromised populations, such as people living with HIV/AIDS, the introduction of a secondary pathogen like Influenza can lead to amplified transmission </w:t>
      </w:r>
      <w:r>
        <w:fldChar w:fldCharType="begin"/>
      </w:r>
      <w:r>
        <w:instrText xml:space="preserve"> ADDIN ZOTERO_ITEM CSL_CITATION {"citationID":"iBdlckcA","properties":{"formattedCitation":"(Cohen et al., 2013)","plainCitation":"(Cohen et al., 2013)","noteIndex":0},"citationItems":[{"id":30,"uris":["http://zotero.org/users/16741743/items/JCCU9B2R"],"itemData":{"id":30,"type":"article-journal","abstract":"Data on influenza epidemiology in HIV-infected persons are limited, particularly for sub-Saharan Africa, where HIV infection is widespread. We tested respiratory and blood samples from patients with acute lower respiratory tract infections hospitalized in South Africa during 2009-2011 for viral and pneumococcal infections. Influenza was identified in 9% (1,056/11,925) of patients enrolled; among influenza case-patients, 358 (44%) of the 819 who were tested were infected with HIV. Influenza-associated acute lower respiratory tract infection incidence was 4-8 times greater for HIV-infected (186-228/100,000) than for HIV-uninfected persons (26-54/100,000). Furthermore, multivariable analysis showed HIV-infected patients were more likely to have pneumococcal co-infection; to be infected with influenza type B compared with type A; to be hospitalized for 2-7 days or &gt;7 days; and to die from their illness. These findings indicate that HIV-infected persons are at greater risk for severe illnesses related to influenza and thus should be prioritized for influenza vaccination.","container-title":"Emerging Infectious Diseases","DOI":"10.3201/eid1911.130546","ISSN":"1080-6059","issue":"11","journalAbbreviation":"Emerg Infect Dis","language":"eng","note":"PMID: 24209781\nPMCID: PMC3837669","page":"1766-1774","source":"PubMed","title":"Severe influenza-associated respiratory infection in high HIV prevalence setting, South Africa, 2009-2011","volume":"19","author":[{"family":"Cohen","given":"Cheryl"},{"family":"Moyes","given":"Jocelyn"},{"family":"Tempia","given":"Stefano"},{"family":"Groom","given":"Michelle"},{"family":"Walaza","given":"Sibongile"},{"family":"Pretorius","given":"Marthi"},{"family":"Dawood","given":"Halima"},{"family":"Chhagan","given":"Meera"},{"family":"Haffejee","given":"Summaya"},{"family":"Variava","given":"Ebrahim"},{"family":"Kahn","given":"Kathleen"},{"family":"Tshangela","given":"Akhona"},{"family":"Gottberg","given":"Anne","non-dropping-particle":"von"},{"family":"Wolter","given":"Nicole"},{"family":"Cohen","given":"Adam L."},{"family":"Kgokong","given":"Babatyi"},{"family":"Venter","given":"Marietjie"},{"family":"Madhi","given":"Shabir A."}],"issued":{"date-parts":[["2013",11]]}}}],"schema":"https://github.com/citation-style-language/schema/raw/master/csl-citation.json"} </w:instrText>
      </w:r>
      <w:r>
        <w:fldChar w:fldCharType="separate"/>
      </w:r>
      <w:r w:rsidR="00766168" w:rsidRPr="00766168">
        <w:t>(Cohen et al., 2013)</w:t>
      </w:r>
      <w:r>
        <w:fldChar w:fldCharType="end"/>
      </w:r>
      <w:r>
        <w:t>, and more distinct epidemic patterns. This literature review will focus on transmission dynamics of both diseases, host susceptibility and modelling approaches, with a focus on regional and Indigenous Australian populations.</w:t>
      </w:r>
    </w:p>
    <w:p w14:paraId="1E8DAD75" w14:textId="77777777" w:rsidR="001169DC" w:rsidRDefault="001169DC" w:rsidP="001169DC">
      <w:pPr>
        <w:rPr>
          <w:b/>
          <w:bCs/>
          <w:sz w:val="32"/>
          <w:szCs w:val="32"/>
        </w:rPr>
      </w:pPr>
    </w:p>
    <w:p w14:paraId="3C442025" w14:textId="77777777" w:rsidR="001169DC" w:rsidRDefault="001169DC" w:rsidP="001169DC">
      <w:pPr>
        <w:pStyle w:val="Heading2"/>
      </w:pPr>
      <w:r>
        <w:t>2.1 Transmission Dynamics</w:t>
      </w:r>
    </w:p>
    <w:p w14:paraId="1C91FF97" w14:textId="77777777" w:rsidR="001169DC" w:rsidRDefault="001169DC" w:rsidP="001169DC">
      <w:r>
        <w:t>Transmission between the two chosen diseases differ in mechanisms, speed and susceptibility, but the interaction between the two create epidemiological patterns.</w:t>
      </w:r>
    </w:p>
    <w:p w14:paraId="78931D99" w14:textId="77777777" w:rsidR="001169DC" w:rsidRDefault="001169DC" w:rsidP="001169DC"/>
    <w:p w14:paraId="2806F6A9" w14:textId="77777777" w:rsidR="001169DC" w:rsidRDefault="001169DC" w:rsidP="001169DC">
      <w:r>
        <w:t xml:space="preserve">HIV/AIDs is primarily transmitted by sexual contact, specifically through the contact of body fluids from people already with HIV. Fluids such as blood, breast milk, semen and vaginal secretions. HIV also can be transmitted to a child during pregnancy and delivery. Its transmission is heavily influenced by behavioural, socio-economic and healthcare access factors. In regional and Indigenous communities of Australia, a higher HIV vulnerability has been linked to limited access to appropriate healthcare and historical marginalisation. (Ward et al. 2016). In Australia there were 633 new HIV diagnoses in 2022, with approximately 24% of such cases being Aboriginal and Torres Strait Islander people, being attributed to heterosexual contact. </w:t>
      </w:r>
      <w:r w:rsidRPr="00B02832">
        <w:t>(Kirby Institute, 2023).</w:t>
      </w:r>
    </w:p>
    <w:p w14:paraId="2E316AB7" w14:textId="77777777" w:rsidR="001169DC" w:rsidRDefault="001169DC" w:rsidP="001169DC">
      <w:r>
        <w:t>In contrast, Influenza spreads rapidly through respiratory droplets typically following a seasonal pattern. The basic reproduction number (R</w:t>
      </w:r>
      <w:r>
        <w:rPr>
          <w:vertAlign w:val="subscript"/>
        </w:rPr>
        <w:t>0</w:t>
      </w:r>
      <w:r>
        <w:t xml:space="preserve">) for influenza typically ranges from 1.2 to 2.0, reflecting moderate but rapid transmissibility </w:t>
      </w:r>
      <w:r w:rsidRPr="00C154AF">
        <w:t>(Biggerstaff et al., 2014)</w:t>
      </w:r>
      <w:r>
        <w:t xml:space="preserve">. Influenza transmission is mainly influenced by population density, mobility and vaccination coverage. In Australia, over 251,000 lab confirmed influenza cases were reported in 2023 </w:t>
      </w:r>
      <w:r w:rsidRPr="00B02832">
        <w:t>(Department of Health, 2023)</w:t>
      </w:r>
      <w:r>
        <w:t>.</w:t>
      </w:r>
    </w:p>
    <w:p w14:paraId="25FE1BB5" w14:textId="77777777" w:rsidR="001169DC" w:rsidRDefault="001169DC" w:rsidP="001169DC"/>
    <w:p w14:paraId="38D7C699" w14:textId="77777777" w:rsidR="001169DC" w:rsidRDefault="001169DC" w:rsidP="001169DC">
      <w:r>
        <w:t xml:space="preserve">In immunocompromised individuals, such as individuals living with HIV, those also infected with influenza may exhibit longer periods of viral shedding, leading to an extended infection period and an increased risk of severe complications. A study in South Africa found that HIV-positive individuals are associated with longer viral shedding periods (median 10 days vs 5 days), and 2-8 times increase in risk of hospitalisation </w:t>
      </w:r>
      <w:r w:rsidRPr="00C154AF">
        <w:t>(Cohen et al., 2013)</w:t>
      </w:r>
      <w:r>
        <w:t xml:space="preserve">. These altered transmission dynamics are crucial in rural towns like Bourke, where </w:t>
      </w:r>
      <w:r>
        <w:rPr>
          <w:b/>
          <w:bCs/>
        </w:rPr>
        <w:t>tightly connected communities</w:t>
      </w:r>
      <w:r>
        <w:t xml:space="preserve"> and </w:t>
      </w:r>
      <w:r>
        <w:rPr>
          <w:b/>
          <w:bCs/>
        </w:rPr>
        <w:t>healthcare access disparities</w:t>
      </w:r>
      <w:r>
        <w:t xml:space="preserve"> can amplify both disease spread and burden. </w:t>
      </w:r>
    </w:p>
    <w:p w14:paraId="48EAA66F" w14:textId="77777777" w:rsidR="001169DC" w:rsidRDefault="001169DC" w:rsidP="001169DC"/>
    <w:p w14:paraId="6CFFDBC5" w14:textId="77777777" w:rsidR="001169DC" w:rsidRDefault="001169DC" w:rsidP="001169DC">
      <w:pPr>
        <w:pStyle w:val="Heading2"/>
      </w:pPr>
      <w:r>
        <w:t>2.2 Host Susceptibility</w:t>
      </w:r>
    </w:p>
    <w:p w14:paraId="2E9F008A" w14:textId="77777777" w:rsidR="001169DC" w:rsidRDefault="001169DC" w:rsidP="001169DC">
      <w:r>
        <w:t>Host susceptibility refers to the degree to which individuals or population subgroups are vulnerable to infection and disease progression. In the case of HIV/AIDS and Influenza susceptibility is shaped by immunological status, healthcare access and sociocultural determinants.</w:t>
      </w:r>
    </w:p>
    <w:p w14:paraId="7DDBEDC7" w14:textId="77777777" w:rsidR="001169DC" w:rsidRDefault="001169DC" w:rsidP="001169DC"/>
    <w:p w14:paraId="24E47E3C" w14:textId="77777777" w:rsidR="001169DC" w:rsidRDefault="001169DC" w:rsidP="001169DC">
      <w:r>
        <w:lastRenderedPageBreak/>
        <w:t xml:space="preserve">As HIV/AIDS is transmitted sexually, those that are sexually active are more likely to be susceptible to contract the disease. HIV/AIDS impairs host immune responses, specifically by depleting CD4+ T cells. This immunocompromising effect hinders the body’s ability to effectively fend of other infectious diseases such as Influenza studied here. As a result, people with HIV, have higher susceptibility in the infection of Influenza. </w:t>
      </w:r>
      <w:r w:rsidRPr="00892FA8">
        <w:t>(Cohen et al., 2013</w:t>
      </w:r>
      <w:r>
        <w:t>). Approximately 28% of Australians living with HIV are not virally supressed, which heightens their susceptibility to infections such as Influenza (Kirby Institute, 2023).</w:t>
      </w:r>
    </w:p>
    <w:p w14:paraId="590A0717" w14:textId="77777777" w:rsidR="001169DC" w:rsidRDefault="001169DC" w:rsidP="001169DC"/>
    <w:p w14:paraId="6CCB7DF0" w14:textId="77777777" w:rsidR="001169DC" w:rsidRDefault="001169DC" w:rsidP="001169DC">
      <w:r>
        <w:t xml:space="preserve">Influenza infection severity is generally influenced by age, comorbidities and immune status. In immunocompetent host, influenza is often self-limiting, but in populations that are immunocompromised, viral clearance is delayed, and infections are more frequent. </w:t>
      </w:r>
      <w:r w:rsidRPr="00892FA8">
        <w:t>(Kunisaki &amp; Janoff, 2009)</w:t>
      </w:r>
      <w:r>
        <w:t xml:space="preserve">. Notably studies have shown prolonged viral shedding among HIV-Positive individuals, which contributes to higher community transmission. In healthy adults, Influenza typically resolves within 7-10 days, but in immunocompromised individuals, including those with HIV, prolonged viral shedding is observed, with a median of 11 days </w:t>
      </w:r>
      <w:r w:rsidRPr="00F31C54">
        <w:t>(Beck et al., 2012).</w:t>
      </w:r>
    </w:p>
    <w:p w14:paraId="65E4D8BA" w14:textId="77777777" w:rsidR="001169DC" w:rsidRDefault="001169DC" w:rsidP="001169DC"/>
    <w:p w14:paraId="55AB5E97" w14:textId="77777777" w:rsidR="001169DC" w:rsidRDefault="001169DC" w:rsidP="001169DC">
      <w:r>
        <w:t xml:space="preserve">In addition to the above, in Aboriginal and Torres Strait Islander individuals, there are additional layers of susceptibility. These individuals experience higher rates of chronic diseases, lower vaccination uptake and face structural barriers to healthcare access </w:t>
      </w:r>
      <w:r w:rsidRPr="00E04C5A">
        <w:t>(Menzies et al., 2013)</w:t>
      </w:r>
      <w:r>
        <w:t>. These social determinants dramatically increase vulnerabilities, increasing susceptibility to both HIV and Influenza infections and complications. This is especially in towns such as Bourke, where a high percentage of its population identifies as Indigenous (ABS, 2021).</w:t>
      </w:r>
    </w:p>
    <w:p w14:paraId="2A58B12E" w14:textId="77777777" w:rsidR="001169DC" w:rsidRDefault="001169DC" w:rsidP="001169DC"/>
    <w:p w14:paraId="279201E3" w14:textId="77777777" w:rsidR="001169DC" w:rsidRDefault="001169DC" w:rsidP="001169DC">
      <w:pPr>
        <w:pStyle w:val="Heading2"/>
      </w:pPr>
      <w:r>
        <w:t>2.3 Modelling Approaches</w:t>
      </w:r>
    </w:p>
    <w:p w14:paraId="275F2294" w14:textId="77777777" w:rsidR="001169DC" w:rsidRDefault="001169DC" w:rsidP="001169DC">
      <w:r>
        <w:t xml:space="preserve">Epidemiological modelling provides a crucial framework for understanding and forecasting disease transmission and patterns, especially in complex co-infection scenarios. While both diseases have been modelled extensively in isolation, there is an absence of integrated models that captures the dynamics between the two diseases, particularly in smaller and rural populations. </w:t>
      </w:r>
    </w:p>
    <w:p w14:paraId="07BE5BB0" w14:textId="77777777" w:rsidR="001169DC" w:rsidRDefault="001169DC" w:rsidP="001169DC">
      <w:r>
        <w:t>HIV/AIDS models are typically based on compartmental structures such as the SIR (Susceptible-Infected-Recovered) framework extended to include chronic stages, long latency periods and behavioural risk factors. These models often incorporate stratifications by CD4 count and viral load.</w:t>
      </w:r>
    </w:p>
    <w:p w14:paraId="39F00885" w14:textId="77777777" w:rsidR="001169DC" w:rsidRDefault="001169DC" w:rsidP="001169DC"/>
    <w:p w14:paraId="2CD03333" w14:textId="77777777" w:rsidR="001169DC" w:rsidRDefault="001169DC" w:rsidP="001169DC">
      <w:r>
        <w:t>Influenza models, by contrast, emphasize short term dynamics, seasonality and high transmissibility. They often use age-structured or metapopulation frameworks to simulate transmission in different types of populations, from schools, households and communities. These models are sensitive to contact patterns and mobility, factors that vary between urban and rural populations.</w:t>
      </w:r>
    </w:p>
    <w:p w14:paraId="7532552D" w14:textId="77777777" w:rsidR="001169DC" w:rsidRDefault="001169DC" w:rsidP="001169DC"/>
    <w:p w14:paraId="4A48F136" w14:textId="77777777" w:rsidR="001169DC" w:rsidRDefault="001169DC" w:rsidP="001169DC">
      <w:r>
        <w:t xml:space="preserve">When modelling both diseases at once, we can consider developing a network-based model, powerful tools to simulate the transmission of diseases by representing individuals as </w:t>
      </w:r>
      <w:r w:rsidRPr="008563CC">
        <w:t>nodes</w:t>
      </w:r>
      <w:r>
        <w:t xml:space="preserve"> and contacts as </w:t>
      </w:r>
      <w:r w:rsidRPr="008563CC">
        <w:t>edges</w:t>
      </w:r>
      <w:r>
        <w:t xml:space="preserve">, </w:t>
      </w:r>
      <w:r w:rsidRPr="008563CC">
        <w:t>modelling</w:t>
      </w:r>
      <w:r>
        <w:t xml:space="preserve"> the sexual contract of HIV/AIDs. One such approach is the Barabasi-Albert model which generates scale free networks. These networks are characterized by a </w:t>
      </w:r>
      <w:r>
        <w:rPr>
          <w:b/>
          <w:bCs/>
        </w:rPr>
        <w:t>power law</w:t>
      </w:r>
      <w:r>
        <w:t xml:space="preserve"> degree distribution, meaning that most individuals will have few connections, a small number of individuals act as </w:t>
      </w:r>
      <w:r>
        <w:rPr>
          <w:b/>
          <w:bCs/>
        </w:rPr>
        <w:lastRenderedPageBreak/>
        <w:t>superspreaders</w:t>
      </w:r>
      <w:r>
        <w:t xml:space="preserve"> due to a large number of contacts </w:t>
      </w:r>
      <w:r w:rsidRPr="002707C6">
        <w:t>(Barabási &amp; Albert, 1999)</w:t>
      </w:r>
      <w:r>
        <w:t>. This aligns with real world dynamics where most individuals have lesser relationships formed while a few individuals will have a larger number of relationships formed, disproportionately contributing to disease spread.</w:t>
      </w:r>
    </w:p>
    <w:p w14:paraId="75D94C36" w14:textId="77777777" w:rsidR="001169DC" w:rsidRDefault="001169DC" w:rsidP="001169DC"/>
    <w:p w14:paraId="6B5A7B9B" w14:textId="77777777" w:rsidR="001169DC" w:rsidRDefault="001169DC" w:rsidP="001169DC">
      <w:r>
        <w:t>In the context of HIV/AIDS, the BA model captures the fact that a small subset of the population, due to behavioural factors like high sexual activity, can maintain persistent transmission chains. Similarly, in influenza transmission, certain individuals (caregivers, community hubs) can become central to the spread due to frequent social interactions.</w:t>
      </w:r>
    </w:p>
    <w:p w14:paraId="234B3004" w14:textId="77777777" w:rsidR="001169DC" w:rsidRDefault="001169DC" w:rsidP="001169DC"/>
    <w:p w14:paraId="0944E518" w14:textId="77777777" w:rsidR="001169DC" w:rsidRDefault="001169DC" w:rsidP="001169DC">
      <w:r>
        <w:t xml:space="preserve">In regional communities such as Bourke, social networks are </w:t>
      </w:r>
      <w:r>
        <w:rPr>
          <w:b/>
          <w:bCs/>
        </w:rPr>
        <w:t>tightly clustered</w:t>
      </w:r>
      <w:r>
        <w:t xml:space="preserve"> and highly structured, often involving overlapping family, cultural and service-related interactions. The BA model is relevant here as it allows simulation of how infections can propagate rapidly through </w:t>
      </w:r>
      <w:r>
        <w:rPr>
          <w:b/>
          <w:bCs/>
        </w:rPr>
        <w:t>key individuals</w:t>
      </w:r>
      <w:r>
        <w:t xml:space="preserve"> or hubs. </w:t>
      </w:r>
    </w:p>
    <w:p w14:paraId="33157FE5" w14:textId="77777777" w:rsidR="001169DC" w:rsidRPr="004E22AA" w:rsidRDefault="001169DC" w:rsidP="001169DC">
      <w:r>
        <w:t xml:space="preserve">Agent-based models are increasingly prevalent for such contexts, as they allow for fine-scale simulation of individual behaviours, local transmission clusters, and health system interactions </w:t>
      </w:r>
      <w:r w:rsidRPr="00C154AF">
        <w:t>(Ajelli &amp; Merler, 2008)</w:t>
      </w:r>
      <w:r>
        <w:t xml:space="preserve">. These models can be calibrated using census data available. </w:t>
      </w:r>
    </w:p>
    <w:p w14:paraId="2091058B" w14:textId="77777777" w:rsidR="001169DC" w:rsidRDefault="001169DC">
      <w:pPr>
        <w:jc w:val="left"/>
      </w:pPr>
    </w:p>
    <w:p w14:paraId="0BCEDC45" w14:textId="0545297A" w:rsidR="00DE0702" w:rsidRDefault="00DE0702">
      <w:pPr>
        <w:jc w:val="left"/>
      </w:pPr>
    </w:p>
    <w:p w14:paraId="4954DDC3" w14:textId="77777777" w:rsidR="00DE0702" w:rsidRDefault="00DE0702">
      <w:pPr>
        <w:jc w:val="left"/>
      </w:pPr>
      <w:r>
        <w:br w:type="page"/>
      </w:r>
    </w:p>
    <w:p w14:paraId="5993B07D" w14:textId="0F4E46B3" w:rsidR="009C687A" w:rsidRDefault="00094AB6" w:rsidP="00CD66C2">
      <w:pPr>
        <w:pStyle w:val="Heading1"/>
      </w:pPr>
      <w:bookmarkStart w:id="10" w:name="_Toc46306617"/>
      <w:r>
        <w:lastRenderedPageBreak/>
        <w:t>3. Method</w:t>
      </w:r>
      <w:r w:rsidR="00601535">
        <w:t>ology</w:t>
      </w:r>
      <w:bookmarkEnd w:id="10"/>
    </w:p>
    <w:p w14:paraId="2D136EF9" w14:textId="1644C8FE" w:rsidR="00D5065B" w:rsidRDefault="00D5065B" w:rsidP="00D5065B">
      <w:pPr>
        <w:jc w:val="left"/>
      </w:pPr>
      <w:r>
        <w:t xml:space="preserve">This study employed a computational epidemiological network model to investigate the co-dynamics of HIV/AIDS and Influenza in Bourke — a small regional Australian town of </w:t>
      </w:r>
      <w:r w:rsidR="009C5C1B">
        <w:t xml:space="preserve">about </w:t>
      </w:r>
      <w:r>
        <w:t>2,340 residents, of whom 30.3 % identify as Aboriginal or Torres Strait Islander (Australian Bureau of Statistics [ABS], 2021). The model simulated disease transmission over time in a synthetic population reflecting Bourke’s demographic structure. Because HIV infection leads to immune compromise, influenza outcomes and transmissibility were assumed to be worse among infected individuals (Kunisaki &amp; Janoff, 2009; Cohen et al., 2013).</w:t>
      </w:r>
    </w:p>
    <w:p w14:paraId="5D952132" w14:textId="77777777" w:rsidR="00D5065B" w:rsidRDefault="00D5065B" w:rsidP="00D5065B">
      <w:pPr>
        <w:jc w:val="left"/>
      </w:pPr>
    </w:p>
    <w:p w14:paraId="3D2753BB" w14:textId="42070774" w:rsidR="00D5065B" w:rsidRDefault="00D5065B" w:rsidP="00D5065B">
      <w:pPr>
        <w:jc w:val="left"/>
      </w:pPr>
      <w:r>
        <w:t xml:space="preserve">The simulation was implemented in </w:t>
      </w:r>
      <w:r w:rsidR="009C5C1B">
        <w:t xml:space="preserve">Python </w:t>
      </w:r>
      <w:r>
        <w:t>using NetworkX to represent individuals as nodes and relationships as edges. The architecture comprised four key modules:</w:t>
      </w:r>
    </w:p>
    <w:p w14:paraId="5F5D1E34" w14:textId="77777777" w:rsidR="00D5065B" w:rsidRDefault="00D5065B" w:rsidP="00D5065B">
      <w:pPr>
        <w:pStyle w:val="ListParagraph"/>
        <w:numPr>
          <w:ilvl w:val="0"/>
          <w:numId w:val="14"/>
        </w:numPr>
        <w:jc w:val="left"/>
      </w:pPr>
      <w:r>
        <w:t>population_functions.py – population generations</w:t>
      </w:r>
    </w:p>
    <w:p w14:paraId="5A554F96" w14:textId="61FC5AA6" w:rsidR="00D5065B" w:rsidRDefault="00D5065B" w:rsidP="00D5065B">
      <w:pPr>
        <w:pStyle w:val="ListParagraph"/>
        <w:numPr>
          <w:ilvl w:val="0"/>
          <w:numId w:val="14"/>
        </w:numPr>
        <w:jc w:val="left"/>
      </w:pPr>
      <w:r>
        <w:t>relationship_functions.py – relationship formation, dissolution</w:t>
      </w:r>
    </w:p>
    <w:p w14:paraId="751CF76E" w14:textId="7A3B56C1" w:rsidR="00D5065B" w:rsidRDefault="00D5065B" w:rsidP="00D5065B">
      <w:pPr>
        <w:pStyle w:val="ListParagraph"/>
        <w:numPr>
          <w:ilvl w:val="0"/>
          <w:numId w:val="14"/>
        </w:numPr>
        <w:jc w:val="left"/>
      </w:pPr>
      <w:r>
        <w:t>disease.py – HIV and influenza transmission and progression</w:t>
      </w:r>
    </w:p>
    <w:p w14:paraId="716C5D44" w14:textId="272C8CF6" w:rsidR="009D4B99" w:rsidRDefault="00D5065B" w:rsidP="009D4B99">
      <w:pPr>
        <w:pStyle w:val="ListParagraph"/>
        <w:numPr>
          <w:ilvl w:val="0"/>
          <w:numId w:val="14"/>
        </w:numPr>
        <w:jc w:val="left"/>
      </w:pPr>
      <w:r>
        <w:t>main.py – temporal simulation control and output summary</w:t>
      </w:r>
    </w:p>
    <w:p w14:paraId="73628F6D" w14:textId="77777777" w:rsidR="00CD66C2" w:rsidRDefault="00CD66C2" w:rsidP="00CD66C2">
      <w:pPr>
        <w:jc w:val="left"/>
      </w:pPr>
    </w:p>
    <w:p w14:paraId="2E995DDF" w14:textId="0684BC3D" w:rsidR="009D4B99" w:rsidRDefault="009D4B99" w:rsidP="009D4B99">
      <w:pPr>
        <w:jc w:val="left"/>
      </w:pPr>
      <w:r>
        <w:t xml:space="preserve">To note: a relationship in the context of this study is when two individuals have </w:t>
      </w:r>
      <w:r w:rsidR="00CD66C2">
        <w:t xml:space="preserve">vaginal </w:t>
      </w:r>
      <w:r>
        <w:t>intercourse with each other.</w:t>
      </w:r>
    </w:p>
    <w:p w14:paraId="7A4EA3E0" w14:textId="77777777" w:rsidR="00D5065B" w:rsidRDefault="00D5065B" w:rsidP="00D5065B">
      <w:pPr>
        <w:jc w:val="left"/>
      </w:pPr>
    </w:p>
    <w:p w14:paraId="26EC0CBD" w14:textId="5DB3E236" w:rsidR="00D5065B" w:rsidRPr="00D5065B" w:rsidRDefault="00D5065B" w:rsidP="00D5065B">
      <w:pPr>
        <w:pStyle w:val="Heading2"/>
      </w:pPr>
      <w:r w:rsidRPr="00D5065B">
        <w:t>3.</w:t>
      </w:r>
      <w:r w:rsidR="00CD66C2">
        <w:t>1</w:t>
      </w:r>
      <w:r w:rsidRPr="00D5065B">
        <w:t xml:space="preserve"> Population Generation</w:t>
      </w:r>
    </w:p>
    <w:p w14:paraId="48B17D8F" w14:textId="3FBC2415" w:rsidR="00D5065B" w:rsidRDefault="00D5065B" w:rsidP="00D5065B">
      <w:pPr>
        <w:jc w:val="left"/>
      </w:pPr>
      <w:r w:rsidRPr="00D5065B">
        <w:t>The synthetic population (</w:t>
      </w:r>
      <w:r>
        <w:t>n</w:t>
      </w:r>
      <w:r w:rsidRPr="00D5065B">
        <w:t xml:space="preserve"> = 2,340) was constructed to match Bourke’s 2021 ABS age and sex distribution, with 49.7 % males and 30.3% identifying as Aboriginal or Torres Strait Islander (ABS, 2021). Each node contained attributes for age, gender, Indigenous status, and HIV infection state. The function generate_population() assigned ages according to census-derived brackets and seeded twenty randomly selected </w:t>
      </w:r>
      <w:r w:rsidR="009C5C1B">
        <w:t xml:space="preserve">eligible </w:t>
      </w:r>
      <w:r w:rsidRPr="00D5065B">
        <w:t>adults as initially infected (</w:t>
      </w:r>
      <w:r w:rsidRPr="00D5065B">
        <w:rPr>
          <w:i/>
          <w:iCs/>
        </w:rPr>
        <w:t>I</w:t>
      </w:r>
      <w:r w:rsidRPr="00D5065B">
        <w:t>) individuals. Adult-only infection seeding reflects the epidemiology of sexually transmitted HIV (Ward et al., 2018; Kirby Institute, 2023).</w:t>
      </w:r>
    </w:p>
    <w:p w14:paraId="73DE87BD" w14:textId="77777777" w:rsidR="009C5C1B" w:rsidRPr="00D5065B" w:rsidRDefault="009C5C1B" w:rsidP="00D5065B">
      <w:pPr>
        <w:jc w:val="left"/>
      </w:pPr>
    </w:p>
    <w:p w14:paraId="14C4B312" w14:textId="13F9F25A" w:rsidR="00D5065B" w:rsidRDefault="00D5065B" w:rsidP="00CD66C2">
      <w:pPr>
        <w:jc w:val="left"/>
      </w:pPr>
      <w:r w:rsidRPr="00D5065B">
        <w:t xml:space="preserve">This population structure enabled simulation of </w:t>
      </w:r>
      <w:r w:rsidRPr="00D5065B">
        <w:rPr>
          <w:b/>
          <w:bCs/>
        </w:rPr>
        <w:t>heterogeneous contact mixing</w:t>
      </w:r>
      <w:r w:rsidRPr="00D5065B">
        <w:t xml:space="preserve">, consistent with network-based epidemic theory (Barabási &amp; Albert, 1999). </w:t>
      </w:r>
    </w:p>
    <w:p w14:paraId="1DA54461" w14:textId="77777777" w:rsidR="00CD66C2" w:rsidRDefault="00CD66C2" w:rsidP="00CD66C2">
      <w:pPr>
        <w:jc w:val="left"/>
      </w:pPr>
    </w:p>
    <w:p w14:paraId="4AFE9C6F" w14:textId="1033C407" w:rsidR="00D5065B" w:rsidRPr="00D5065B" w:rsidRDefault="00D5065B" w:rsidP="00D5065B">
      <w:pPr>
        <w:pStyle w:val="Heading2"/>
        <w:rPr>
          <w:bCs/>
        </w:rPr>
      </w:pPr>
      <w:r w:rsidRPr="00D5065B">
        <w:rPr>
          <w:bCs/>
        </w:rPr>
        <w:t>3.</w:t>
      </w:r>
      <w:r w:rsidR="00CD66C2">
        <w:rPr>
          <w:bCs/>
        </w:rPr>
        <w:t>2</w:t>
      </w:r>
      <w:r w:rsidRPr="00D5065B">
        <w:rPr>
          <w:bCs/>
        </w:rPr>
        <w:t xml:space="preserve"> Relationship Formation and Dissolution</w:t>
      </w:r>
    </w:p>
    <w:p w14:paraId="24C41B47" w14:textId="4118F735" w:rsidR="00D5065B" w:rsidRDefault="00D5065B" w:rsidP="00D5065B">
      <w:pPr>
        <w:jc w:val="left"/>
      </w:pPr>
      <w:r w:rsidRPr="00D5065B">
        <w:t xml:space="preserve">Sexual partnerships were modelled as </w:t>
      </w:r>
      <w:r w:rsidRPr="00D5065B">
        <w:rPr>
          <w:b/>
          <w:bCs/>
        </w:rPr>
        <w:t>monogamous heterosexual edges</w:t>
      </w:r>
      <w:r w:rsidRPr="00D5065B">
        <w:t xml:space="preserve"> between nodes. The function start_relationship() gave each eligible adult a</w:t>
      </w:r>
      <w:r w:rsidR="009C5C1B">
        <w:t>bout a</w:t>
      </w:r>
      <w:r w:rsidRPr="00D5065B">
        <w:t xml:space="preserve"> 1</w:t>
      </w:r>
      <w:r w:rsidR="009C5C1B">
        <w:t>4</w:t>
      </w:r>
      <w:r w:rsidRPr="00D5065B">
        <w:t xml:space="preserve">% </w:t>
      </w:r>
      <w:r w:rsidR="009C5C1B">
        <w:t xml:space="preserve">daily </w:t>
      </w:r>
      <w:r w:rsidRPr="00D5065B">
        <w:t xml:space="preserve">chance to form a new partnership. Eligible partners were required to be of opposite sex, within </w:t>
      </w:r>
      <w:r w:rsidR="009C5C1B">
        <w:t>ten</w:t>
      </w:r>
      <w:r w:rsidRPr="00D5065B">
        <w:t xml:space="preserve"> years of age</w:t>
      </w:r>
      <w:r w:rsidR="009C5C1B">
        <w:t xml:space="preserve"> and not have more than 10 partners already. Th</w:t>
      </w:r>
      <w:r w:rsidR="00EA0E09">
        <w:t>e</w:t>
      </w:r>
      <w:r w:rsidR="009C5C1B">
        <w:t xml:space="preserve"> 14% chance reflects the </w:t>
      </w:r>
      <w:r w:rsidR="00EA0E09">
        <w:t xml:space="preserve">approximation that any given couple will have intercourse on average once a week. </w:t>
      </w:r>
      <w:r w:rsidR="00EA0E09" w:rsidRPr="00EA0E09">
        <w:t>(Rissel et al., 2014)</w:t>
      </w:r>
    </w:p>
    <w:p w14:paraId="507AB6EF" w14:textId="77777777" w:rsidR="009C5C1B" w:rsidRPr="00D5065B" w:rsidRDefault="009C5C1B" w:rsidP="00D5065B">
      <w:pPr>
        <w:jc w:val="left"/>
      </w:pPr>
    </w:p>
    <w:p w14:paraId="41A66DCF" w14:textId="77777777" w:rsidR="00EA0E09" w:rsidRDefault="00D5065B" w:rsidP="00D5065B">
      <w:pPr>
        <w:jc w:val="left"/>
      </w:pPr>
      <w:r w:rsidRPr="00D5065B">
        <w:t xml:space="preserve">A </w:t>
      </w:r>
      <w:r w:rsidRPr="00D5065B">
        <w:rPr>
          <w:b/>
          <w:bCs/>
        </w:rPr>
        <w:t>homophily parameter</w:t>
      </w:r>
      <w:r w:rsidRPr="00D5065B">
        <w:t xml:space="preserve"> (0.7) increased the probability of relationship formation between individuals sharing Indigenous status, acknowledging sociocultural assortativity observed in Aboriginal and Torres Strait Islander communities (Menzies et al., 2008). </w:t>
      </w:r>
    </w:p>
    <w:p w14:paraId="3765AA06" w14:textId="77777777" w:rsidR="00EA0E09" w:rsidRDefault="00EA0E09" w:rsidP="00D5065B">
      <w:pPr>
        <w:jc w:val="left"/>
      </w:pPr>
    </w:p>
    <w:p w14:paraId="12573B2D" w14:textId="4FCD2D5F" w:rsidR="00D5065B" w:rsidRDefault="00D5065B" w:rsidP="00D5065B">
      <w:pPr>
        <w:jc w:val="left"/>
      </w:pPr>
      <w:r w:rsidRPr="00D5065B">
        <w:t xml:space="preserve">Each relationship persisted probabilistically, with a </w:t>
      </w:r>
      <w:r w:rsidR="009D4B99">
        <w:t>daily</w:t>
      </w:r>
      <w:r w:rsidRPr="00D5065B">
        <w:t xml:space="preserve"> break-up probability of</w:t>
      </w:r>
      <w:r w:rsidR="009D4B99" w:rsidRPr="009D4B99">
        <w:t xml:space="preserve"> 2%</w:t>
      </w:r>
      <w:r w:rsidR="00EA0E09">
        <w:t xml:space="preserve">. The 2% chance is an approximation based on casual flings and short-term dating </w:t>
      </w:r>
      <w:r w:rsidR="00EA0E09">
        <w:lastRenderedPageBreak/>
        <w:t>within the community. With such a wide range of relationship status within any given population, 2% was approximated for this model.</w:t>
      </w:r>
    </w:p>
    <w:p w14:paraId="09CE2248" w14:textId="77777777" w:rsidR="009D4B99" w:rsidRDefault="009D4B99" w:rsidP="00D5065B">
      <w:pPr>
        <w:jc w:val="left"/>
      </w:pPr>
    </w:p>
    <w:p w14:paraId="2FA86526" w14:textId="24F6A039" w:rsidR="009D4B99" w:rsidRPr="009D4B99" w:rsidRDefault="009D4B99" w:rsidP="009D4B99">
      <w:pPr>
        <w:pStyle w:val="Heading2"/>
      </w:pPr>
      <w:r w:rsidRPr="009D4B99">
        <w:t>3.</w:t>
      </w:r>
      <w:r w:rsidR="00CD66C2">
        <w:t>3</w:t>
      </w:r>
      <w:r w:rsidRPr="009D4B99">
        <w:t xml:space="preserve"> HIV Transmission Model</w:t>
      </w:r>
    </w:p>
    <w:p w14:paraId="6A3D2590" w14:textId="2874E703" w:rsidR="009D4B99" w:rsidRPr="009D4B99" w:rsidRDefault="00AB77DB" w:rsidP="009D4B99">
      <w:pPr>
        <w:jc w:val="left"/>
      </w:pPr>
      <w:r>
        <w:t xml:space="preserve">20 randomly selected eligible individuals were initially seeded with HIV within the population. </w:t>
      </w:r>
      <w:r w:rsidR="009D4B99" w:rsidRPr="009D4B99">
        <w:t xml:space="preserve">Transmission </w:t>
      </w:r>
      <w:r w:rsidR="0014396D">
        <w:t>is</w:t>
      </w:r>
      <w:r w:rsidR="009D4B99" w:rsidRPr="009D4B99">
        <w:t xml:space="preserve"> evaluated each </w:t>
      </w:r>
      <w:r w:rsidR="002803FF">
        <w:t>day</w:t>
      </w:r>
      <w:r w:rsidR="009D4B99" w:rsidRPr="009D4B99">
        <w:t xml:space="preserve"> through the transmit() function. </w:t>
      </w:r>
      <w:r w:rsidR="0014396D">
        <w:t xml:space="preserve">Transmission is done via edges, generated by the previous step (relationships). </w:t>
      </w:r>
      <w:r w:rsidR="009D4B99" w:rsidRPr="009D4B99">
        <w:t>If one partner was infected and the other susceptible, stochastic transmission occurred with empirically derived probabilities:</w:t>
      </w:r>
    </w:p>
    <w:p w14:paraId="46D6FF72" w14:textId="77777777" w:rsidR="009D4B99" w:rsidRPr="009D4B99" w:rsidRDefault="009D4B99" w:rsidP="009D4B99">
      <w:pPr>
        <w:numPr>
          <w:ilvl w:val="0"/>
          <w:numId w:val="15"/>
        </w:numPr>
        <w:jc w:val="left"/>
      </w:pPr>
      <w:r w:rsidRPr="009D4B99">
        <w:t>Male → Female: 1 / 1,234</w:t>
      </w:r>
    </w:p>
    <w:p w14:paraId="4112951A" w14:textId="77777777" w:rsidR="009D4B99" w:rsidRPr="009D4B99" w:rsidRDefault="009D4B99" w:rsidP="009D4B99">
      <w:pPr>
        <w:numPr>
          <w:ilvl w:val="0"/>
          <w:numId w:val="15"/>
        </w:numPr>
        <w:jc w:val="left"/>
      </w:pPr>
      <w:r w:rsidRPr="009D4B99">
        <w:t>Female → Male: 1 / 2,380</w:t>
      </w:r>
    </w:p>
    <w:p w14:paraId="7AD26C00" w14:textId="68C7659E" w:rsidR="002803FF" w:rsidRDefault="009D4B99" w:rsidP="009D4B99">
      <w:pPr>
        <w:jc w:val="left"/>
      </w:pPr>
      <w:r w:rsidRPr="009D4B99">
        <w:t xml:space="preserve">These rates were based on </w:t>
      </w:r>
      <w:r w:rsidR="002803FF">
        <w:t>a systematic review</w:t>
      </w:r>
      <w:r w:rsidRPr="009D4B99">
        <w:t xml:space="preserve"> of heterosexual HIV transmission per </w:t>
      </w:r>
      <w:r w:rsidR="002803FF">
        <w:t xml:space="preserve">intercourse act </w:t>
      </w:r>
      <w:r w:rsidR="002803FF" w:rsidRPr="002803FF">
        <w:t>(Patel et al., 2014)</w:t>
      </w:r>
      <w:r w:rsidR="002803FF">
        <w:t xml:space="preserve">. We also assume in the model that each instance of intercourse was vaginal. Further development of the model would also include anal sex. </w:t>
      </w:r>
    </w:p>
    <w:p w14:paraId="3664EF3B" w14:textId="77777777" w:rsidR="002803FF" w:rsidRDefault="002803FF" w:rsidP="009D4B99">
      <w:pPr>
        <w:jc w:val="left"/>
      </w:pPr>
    </w:p>
    <w:p w14:paraId="37F0840B" w14:textId="77777777" w:rsidR="00CD66C2" w:rsidRDefault="009D4B99" w:rsidP="009D4B99">
      <w:pPr>
        <w:jc w:val="left"/>
      </w:pPr>
      <w:r w:rsidRPr="009D4B99">
        <w:t xml:space="preserve">Successful transmission updated the recipient’s infection status to </w:t>
      </w:r>
      <w:r w:rsidR="00EA0E09">
        <w:t>I (infected)</w:t>
      </w:r>
      <w:r w:rsidRPr="009D4B99">
        <w:t xml:space="preserve"> and </w:t>
      </w:r>
      <w:r w:rsidR="002803FF">
        <w:t xml:space="preserve">the individual would be added to a “currently_infected” list. After 180 days, an infected </w:t>
      </w:r>
      <w:r w:rsidR="00CD66C2">
        <w:t>individual’s</w:t>
      </w:r>
      <w:r w:rsidR="002803FF">
        <w:t xml:space="preserve"> transmission risk becomes effectively zero, as the virus can not be transmitted sexually anymore. This is due to </w:t>
      </w:r>
      <w:r w:rsidR="00CD66C2">
        <w:t>antiretroviral therapy being present. In this case, the individual is removed from the list and status I is changed to R (recovered), where they stop their viral shedding. The 180 days is shown as clinical studies, that suppression typically occurs by day 180 (</w:t>
      </w:r>
      <w:r w:rsidR="00CD66C2" w:rsidRPr="00CD66C2">
        <w:t>Granich et al., 2009</w:t>
      </w:r>
      <w:r w:rsidR="00CD66C2">
        <w:t xml:space="preserve">). </w:t>
      </w:r>
    </w:p>
    <w:p w14:paraId="0CF328CF" w14:textId="77777777" w:rsidR="00CD66C2" w:rsidRDefault="00CD66C2" w:rsidP="009D4B99">
      <w:pPr>
        <w:jc w:val="left"/>
      </w:pPr>
    </w:p>
    <w:p w14:paraId="00EED460" w14:textId="2106623B" w:rsidR="009D4B99" w:rsidRDefault="00CD66C2" w:rsidP="009D4B99">
      <w:pPr>
        <w:jc w:val="left"/>
      </w:pPr>
      <w:r>
        <w:t>Further development of the model would make it so that the recovery time frame is not a static 180 days, but more like a normal distribution, as not everyone would stop viral shedding exactly on day 180.</w:t>
      </w:r>
    </w:p>
    <w:p w14:paraId="6BFE7AFD" w14:textId="77777777" w:rsidR="00D5065B" w:rsidRDefault="00D5065B">
      <w:pPr>
        <w:jc w:val="left"/>
      </w:pPr>
    </w:p>
    <w:p w14:paraId="3138EB96" w14:textId="77777777" w:rsidR="009D4B99" w:rsidRDefault="009D4B99">
      <w:pPr>
        <w:jc w:val="left"/>
      </w:pPr>
    </w:p>
    <w:p w14:paraId="48A43C24" w14:textId="17F5E6DF" w:rsidR="009D4B99" w:rsidRPr="009D4B99" w:rsidRDefault="009D4B99" w:rsidP="009D4B99">
      <w:pPr>
        <w:pStyle w:val="Heading2"/>
      </w:pPr>
      <w:r w:rsidRPr="009D4B99">
        <w:t>3.</w:t>
      </w:r>
      <w:r w:rsidR="00CD66C2">
        <w:t>4</w:t>
      </w:r>
      <w:r w:rsidRPr="009D4B99">
        <w:t xml:space="preserve"> Influenza Integration</w:t>
      </w:r>
    </w:p>
    <w:p w14:paraId="5FA417A8" w14:textId="54C7F92C" w:rsidR="009D4B99" w:rsidRDefault="009D4B99" w:rsidP="009D4B99">
      <w:pPr>
        <w:jc w:val="left"/>
      </w:pPr>
      <w:r w:rsidRPr="009D4B99">
        <w:t xml:space="preserve">Influenza transmission was introduced as a </w:t>
      </w:r>
      <w:r w:rsidRPr="009D4B99">
        <w:rPr>
          <w:b/>
          <w:bCs/>
        </w:rPr>
        <w:t>fast-spreading respiratory process</w:t>
      </w:r>
      <w:r w:rsidRPr="009D4B99">
        <w:t xml:space="preserve"> layered atop the HIV network. The probability of influenza infection and severity were increased for HIV-positive individuals, consistent with findings that immunosuppression elevates influenza morbidity and prolongs viral shedding (Kunisaki &amp; Janoff, 2009; Beck et al., 2012; Cohen et al., 2013). </w:t>
      </w:r>
    </w:p>
    <w:p w14:paraId="4EEE1D6B" w14:textId="77777777" w:rsidR="0076792C" w:rsidRDefault="0076792C" w:rsidP="009D4B99">
      <w:pPr>
        <w:jc w:val="left"/>
      </w:pPr>
    </w:p>
    <w:p w14:paraId="3606B082" w14:textId="06702FF6" w:rsidR="009D4B99" w:rsidRDefault="0076792C">
      <w:pPr>
        <w:jc w:val="left"/>
      </w:pPr>
      <w:r>
        <w:t xml:space="preserve">Influenza was </w:t>
      </w:r>
      <w:r w:rsidR="00AB77DB">
        <w:t xml:space="preserve">initially seeded with 20 individuals at </w:t>
      </w:r>
      <w:r w:rsidR="000B1966">
        <w:t xml:space="preserve">initialisation and </w:t>
      </w:r>
      <w:r w:rsidR="00AB77DB">
        <w:t>was modelled with two different types of transmission:</w:t>
      </w:r>
      <w:r w:rsidR="000B1966">
        <w:t xml:space="preserve"> Edge-Based and Community mixing.</w:t>
      </w:r>
    </w:p>
    <w:p w14:paraId="11F7E71E" w14:textId="77777777" w:rsidR="000B1966" w:rsidRDefault="000B1966" w:rsidP="000B1966">
      <w:pPr>
        <w:jc w:val="left"/>
      </w:pPr>
    </w:p>
    <w:p w14:paraId="1AB6CFF0" w14:textId="70759BC8" w:rsidR="00AB77DB" w:rsidRDefault="000B1966" w:rsidP="004129CF">
      <w:pPr>
        <w:pStyle w:val="Heading3"/>
      </w:pPr>
      <w:r w:rsidRPr="000B1966">
        <w:rPr>
          <w:szCs w:val="28"/>
        </w:rPr>
        <w:t>3.4.1</w:t>
      </w:r>
      <w:r>
        <w:rPr>
          <w:szCs w:val="28"/>
        </w:rPr>
        <w:t xml:space="preserve"> </w:t>
      </w:r>
      <w:r w:rsidR="00AB77DB">
        <w:t>Edge-Based Transmission</w:t>
      </w:r>
    </w:p>
    <w:p w14:paraId="4ACD20B6" w14:textId="0081C881" w:rsidR="00AB77DB" w:rsidRDefault="00AB77DB" w:rsidP="000B1966">
      <w:pPr>
        <w:jc w:val="left"/>
      </w:pPr>
      <w:r>
        <w:t>Every active relationship between two individuals in the network was treated as a high frequency close contact. If one partner’s influenza status was Infected, and the other was still susceptible, transmission would be attempted with a higher probability (15%).</w:t>
      </w:r>
      <w:r w:rsidR="000B1966">
        <w:t xml:space="preserve"> This reflects sustained daily exposure between regular close contacts.</w:t>
      </w:r>
    </w:p>
    <w:p w14:paraId="630F9CF8" w14:textId="77777777" w:rsidR="00AB77DB" w:rsidRDefault="00AB77DB" w:rsidP="00AB77DB">
      <w:pPr>
        <w:ind w:left="360"/>
        <w:jc w:val="left"/>
      </w:pPr>
    </w:p>
    <w:p w14:paraId="0B892CAB" w14:textId="780A778A" w:rsidR="00AB77DB" w:rsidRDefault="000B1966" w:rsidP="004129CF">
      <w:pPr>
        <w:pStyle w:val="Heading3"/>
      </w:pPr>
      <w:r>
        <w:t>3.4.2 Community mixing</w:t>
      </w:r>
    </w:p>
    <w:p w14:paraId="239DA0C0" w14:textId="41A3EC85" w:rsidR="000B1966" w:rsidRDefault="000B1966" w:rsidP="000B1966">
      <w:r>
        <w:t xml:space="preserve">In addition to edge contacts, each infectious individual was assumed to interact with 3 random susceptible individuals per day.  For each of these casual contacts, influenza was attempted to be transmitted with a probability of 5%. This models unstructured </w:t>
      </w:r>
      <w:r>
        <w:lastRenderedPageBreak/>
        <w:t xml:space="preserve">respiratory spread in workplaces, schools, shops, which are known to accelerate influenza outbreaks far beyond from what would be predicted from stable edge networks. </w:t>
      </w:r>
      <w:r w:rsidRPr="000B1966">
        <w:t>(Ajelli &amp; Merler, 2008</w:t>
      </w:r>
      <w:r>
        <w:t xml:space="preserve">) </w:t>
      </w:r>
    </w:p>
    <w:p w14:paraId="77569BCB" w14:textId="77777777" w:rsidR="000B1966" w:rsidRDefault="000B1966" w:rsidP="000B1966"/>
    <w:p w14:paraId="34506DB6" w14:textId="4458C114" w:rsidR="000B1966" w:rsidRDefault="000B1966" w:rsidP="000B1966">
      <w:r>
        <w:t xml:space="preserve">By including this unstructured mixing layer, the model is able to reciprocate a short, explosive influenza epidemic spread that infect a large portion of the population in a brief window. </w:t>
      </w:r>
      <w:r w:rsidR="009D74D7">
        <w:t xml:space="preserve">This is consistent with observed influenza waves in naïve or partially naïve settings. </w:t>
      </w:r>
      <w:r w:rsidR="009D74D7" w:rsidRPr="009D74D7">
        <w:t>(Biggerstaff et al., 2014; Cohen et al., 2013).</w:t>
      </w:r>
    </w:p>
    <w:p w14:paraId="3F787110" w14:textId="77777777" w:rsidR="008163BE" w:rsidRDefault="008163BE" w:rsidP="000B1966"/>
    <w:p w14:paraId="63308390" w14:textId="5A564BAA" w:rsidR="008163BE" w:rsidRDefault="008163BE" w:rsidP="004129CF">
      <w:pPr>
        <w:pStyle w:val="Heading3"/>
      </w:pPr>
      <w:r>
        <w:t>3.4.3 Within host progression &amp; Immunity</w:t>
      </w:r>
    </w:p>
    <w:p w14:paraId="43226AFE" w14:textId="22B84741" w:rsidR="008163BE" w:rsidRDefault="008163BE" w:rsidP="008163BE">
      <w:r>
        <w:t>Clinical course for influenza within each individual was handled with a progress_flu() function, which would advance infection states daily using a SEIR-like</w:t>
      </w:r>
      <w:r w:rsidR="00D329C0">
        <w:t xml:space="preserve"> (Susceptible</w:t>
      </w:r>
      <w:r w:rsidR="00D329C0">
        <w:sym w:font="Wingdings" w:char="F0E0"/>
      </w:r>
      <w:r w:rsidR="00D329C0">
        <w:t xml:space="preserve"> Exposed</w:t>
      </w:r>
      <w:r w:rsidR="00D329C0">
        <w:sym w:font="Wingdings" w:char="F0E0"/>
      </w:r>
      <w:r w:rsidR="00D329C0">
        <w:t>Infectious</w:t>
      </w:r>
      <w:r w:rsidR="00D329C0">
        <w:sym w:font="Wingdings" w:char="F0E0"/>
      </w:r>
      <w:r w:rsidR="00D329C0">
        <w:t>Recovered)</w:t>
      </w:r>
      <w:r>
        <w:t xml:space="preserve"> logic. </w:t>
      </w:r>
    </w:p>
    <w:p w14:paraId="0105F2C1" w14:textId="5AEA10C5" w:rsidR="00D329C0" w:rsidRDefault="00D329C0" w:rsidP="00D329C0">
      <w:pPr>
        <w:pStyle w:val="ListParagraph"/>
        <w:numPr>
          <w:ilvl w:val="0"/>
          <w:numId w:val="22"/>
        </w:numPr>
      </w:pPr>
      <w:r>
        <w:t xml:space="preserve">Susceptible (S) </w:t>
      </w:r>
      <w:r>
        <w:sym w:font="Wingdings" w:char="F0E0"/>
      </w:r>
      <w:r>
        <w:t xml:space="preserve"> Exposed (E)</w:t>
      </w:r>
    </w:p>
    <w:p w14:paraId="7B3F1FB8" w14:textId="20FB8E16" w:rsidR="00D329C0" w:rsidRDefault="00D329C0" w:rsidP="00D329C0">
      <w:pPr>
        <w:pStyle w:val="ListParagraph"/>
      </w:pPr>
      <w:r>
        <w:t>A susceptible node becomes E at first infection. Exposed individuals are infected but not yet infectious.</w:t>
      </w:r>
    </w:p>
    <w:p w14:paraId="41F912C7" w14:textId="77777777" w:rsidR="00D329C0" w:rsidRDefault="00D329C0" w:rsidP="00D329C0">
      <w:pPr>
        <w:pStyle w:val="ListParagraph"/>
      </w:pPr>
    </w:p>
    <w:p w14:paraId="6DAE341B" w14:textId="200AAF59" w:rsidR="00D329C0" w:rsidRDefault="00D329C0" w:rsidP="00D329C0">
      <w:pPr>
        <w:pStyle w:val="ListParagraph"/>
        <w:numPr>
          <w:ilvl w:val="0"/>
          <w:numId w:val="22"/>
        </w:numPr>
      </w:pPr>
      <w:r>
        <w:t xml:space="preserve">Exposed (E) </w:t>
      </w:r>
      <w:r>
        <w:sym w:font="Wingdings" w:char="F0E0"/>
      </w:r>
      <w:r>
        <w:t xml:space="preserve"> Infectious (I)</w:t>
      </w:r>
    </w:p>
    <w:p w14:paraId="6E50FA13" w14:textId="4BFD46FD" w:rsidR="00D329C0" w:rsidRDefault="00D329C0" w:rsidP="00D329C0">
      <w:pPr>
        <w:pStyle w:val="ListParagraph"/>
      </w:pPr>
      <w:r>
        <w:t xml:space="preserve">After an incubation period of 4 days, individuals become infectious and begin shedding virus. The 3-4 day latent period is consistent with typical influenza incubation intervals </w:t>
      </w:r>
      <w:r w:rsidRPr="00D329C0">
        <w:t>(Biggerstaff et al., 2014; Department of Health, 2023).</w:t>
      </w:r>
    </w:p>
    <w:p w14:paraId="685F5D68" w14:textId="77777777" w:rsidR="00D329C0" w:rsidRDefault="00D329C0" w:rsidP="00D329C0">
      <w:pPr>
        <w:pStyle w:val="ListParagraph"/>
      </w:pPr>
    </w:p>
    <w:p w14:paraId="6C4DA87B" w14:textId="4675F2D4" w:rsidR="00D329C0" w:rsidRDefault="00A945B6" w:rsidP="00D329C0">
      <w:pPr>
        <w:pStyle w:val="ListParagraph"/>
        <w:numPr>
          <w:ilvl w:val="0"/>
          <w:numId w:val="22"/>
        </w:numPr>
      </w:pPr>
      <w:r>
        <w:t xml:space="preserve">Infectious (I) </w:t>
      </w:r>
      <w:r>
        <w:sym w:font="Wingdings" w:char="F0E0"/>
      </w:r>
      <w:r>
        <w:t xml:space="preserve"> Recovered (R)</w:t>
      </w:r>
    </w:p>
    <w:p w14:paraId="10B6ED3B" w14:textId="217AD239" w:rsidR="00A945B6" w:rsidRDefault="00A945B6" w:rsidP="00A945B6">
      <w:pPr>
        <w:pStyle w:val="ListParagraph"/>
      </w:pPr>
      <w:r>
        <w:t xml:space="preserve">After 7 days of being infectious, nodes are changed to state R (recovered). During this </w:t>
      </w:r>
      <w:r w:rsidR="00D34A7F">
        <w:t xml:space="preserve">period, they are counted in influenza prevalence, and can contribute to daily incidence. A one-week infectious window reflects with community influenza data, including high-intensity outbreaks in high-risk groups such as people living with HIV.  </w:t>
      </w:r>
      <w:r w:rsidR="00D34A7F" w:rsidRPr="00D34A7F">
        <w:t>(Cohen et al., 2013; Kunisaki &amp; Janoff, 2009).</w:t>
      </w:r>
    </w:p>
    <w:p w14:paraId="674F7458" w14:textId="77777777" w:rsidR="00D34A7F" w:rsidRDefault="00D34A7F" w:rsidP="00A945B6">
      <w:pPr>
        <w:pStyle w:val="ListParagraph"/>
      </w:pPr>
    </w:p>
    <w:p w14:paraId="1AFB4538" w14:textId="5D6A73D5" w:rsidR="00D34A7F" w:rsidRDefault="00D34A7F" w:rsidP="00D34A7F">
      <w:pPr>
        <w:pStyle w:val="ListParagraph"/>
        <w:numPr>
          <w:ilvl w:val="0"/>
          <w:numId w:val="22"/>
        </w:numPr>
      </w:pPr>
      <w:r>
        <w:t xml:space="preserve">Recovered (R) </w:t>
      </w:r>
      <w:r>
        <w:sym w:font="Wingdings" w:char="F0E0"/>
      </w:r>
      <w:r>
        <w:t xml:space="preserve"> Susceptible (S):</w:t>
      </w:r>
    </w:p>
    <w:p w14:paraId="6102D91C" w14:textId="5199EAB4" w:rsidR="00D34A7F" w:rsidRDefault="0014396D" w:rsidP="00D34A7F">
      <w:pPr>
        <w:pStyle w:val="ListParagraph"/>
      </w:pPr>
      <w:r>
        <w:t xml:space="preserve">Immunity is modelled as temporary immunity rather than permanent. Each recovered node remains protected for 180 days, after which their status go back to susceptible. This is implemented to be consistent with the observed need for repeated annual influenza vaccination and immune escape from circulating strains, following the seasonal pattern that influenza has </w:t>
      </w:r>
      <w:r w:rsidRPr="0014396D">
        <w:t>(Beck et al., 2012; Department of Health, 2023).</w:t>
      </w:r>
    </w:p>
    <w:p w14:paraId="11FBA73E" w14:textId="77777777" w:rsidR="0014396D" w:rsidRDefault="0014396D" w:rsidP="00D34A7F">
      <w:pPr>
        <w:pStyle w:val="ListParagraph"/>
      </w:pPr>
    </w:p>
    <w:p w14:paraId="404CF3C4" w14:textId="77777777" w:rsidR="008163BE" w:rsidRDefault="008163BE" w:rsidP="000B1966"/>
    <w:p w14:paraId="1EDD5956" w14:textId="77777777" w:rsidR="009D74D7" w:rsidRDefault="009D74D7" w:rsidP="000B1966"/>
    <w:p w14:paraId="5034611D" w14:textId="0EAA3D3B" w:rsidR="009D74D7" w:rsidRDefault="009D74D7" w:rsidP="009D74D7">
      <w:pPr>
        <w:pStyle w:val="Heading2"/>
      </w:pPr>
      <w:r>
        <w:t>3.5 HIV Influenza Interaction</w:t>
      </w:r>
    </w:p>
    <w:p w14:paraId="5DA71B7C" w14:textId="277990B6" w:rsidR="009D74D7" w:rsidRDefault="009D74D7" w:rsidP="009D74D7">
      <w:r>
        <w:t xml:space="preserve">To reflect the higher risk in immunocompromised individuals, </w:t>
      </w:r>
      <w:r w:rsidR="0039155C">
        <w:t xml:space="preserve">influenza transmission probability was multiplied by a factor of 2, if the </w:t>
      </w:r>
      <w:r w:rsidR="008163BE">
        <w:t>infectee was HIV positive. This reflects the fact that a person living with HIV would be more likely to be infected by the same exposure, both in edge-based contact, and community mixing transmission.</w:t>
      </w:r>
    </w:p>
    <w:p w14:paraId="4754D40D" w14:textId="77777777" w:rsidR="008163BE" w:rsidRDefault="008163BE" w:rsidP="009D74D7"/>
    <w:p w14:paraId="1BE26942" w14:textId="6FBAF80D" w:rsidR="008163BE" w:rsidRDefault="008163BE" w:rsidP="009D74D7">
      <w:r w:rsidRPr="008163BE">
        <w:t>This design choice is supported by clinical evidence that people living with HIV experience higher influenza morbidity, more severe lower respiratory involvement, and in some cases prolonged viral shedding and hospitalisation rates, especially when unsuppressed (Kunisaki &amp; Janoff, 2009; Cohen et al., 2013; Beck et al., 2012)</w:t>
      </w:r>
      <w:r>
        <w:t xml:space="preserve">. </w:t>
      </w:r>
    </w:p>
    <w:p w14:paraId="36651AC9" w14:textId="77777777" w:rsidR="000B1966" w:rsidRPr="000B1966" w:rsidRDefault="000B1966" w:rsidP="000B1966"/>
    <w:p w14:paraId="3D3676DB" w14:textId="77777777" w:rsidR="009D4B99" w:rsidRDefault="009D4B99">
      <w:pPr>
        <w:jc w:val="left"/>
      </w:pPr>
    </w:p>
    <w:p w14:paraId="5BD35A2B" w14:textId="10CD811D" w:rsidR="009D4B99" w:rsidRPr="009D4B99" w:rsidRDefault="009D4B99" w:rsidP="009D4B99">
      <w:pPr>
        <w:pStyle w:val="Heading2"/>
      </w:pPr>
      <w:r w:rsidRPr="009D4B99">
        <w:t>3.</w:t>
      </w:r>
      <w:r w:rsidR="009D74D7">
        <w:t>6</w:t>
      </w:r>
      <w:r w:rsidRPr="009D4B99">
        <w:t xml:space="preserve"> Temporal Simulation</w:t>
      </w:r>
    </w:p>
    <w:p w14:paraId="56371CA1" w14:textId="636C821A" w:rsidR="009D4B99" w:rsidRPr="009D4B99" w:rsidRDefault="009D4B99" w:rsidP="009D4B99">
      <w:pPr>
        <w:jc w:val="left"/>
      </w:pPr>
      <w:r w:rsidRPr="009D4B99">
        <w:t>The simulation ran for</w:t>
      </w:r>
      <w:r>
        <w:t xml:space="preserve"> 730</w:t>
      </w:r>
      <w:r w:rsidRPr="009D4B99">
        <w:t xml:space="preserve"> </w:t>
      </w:r>
      <w:r w:rsidR="0076792C">
        <w:t xml:space="preserve">days </w:t>
      </w:r>
      <w:r w:rsidRPr="009D4B99">
        <w:t>(</w:t>
      </w:r>
      <w:r w:rsidR="0076792C">
        <w:t>2</w:t>
      </w:r>
      <w:r w:rsidRPr="009D4B99">
        <w:t xml:space="preserve"> years). Each iteration </w:t>
      </w:r>
      <w:r w:rsidR="0076792C">
        <w:t xml:space="preserve">of a day was </w:t>
      </w:r>
      <w:r w:rsidRPr="009D4B99">
        <w:t>executed, in order:</w:t>
      </w:r>
    </w:p>
    <w:p w14:paraId="76850A30" w14:textId="77777777" w:rsidR="009D4B99" w:rsidRDefault="009D4B99" w:rsidP="009D4B99">
      <w:pPr>
        <w:numPr>
          <w:ilvl w:val="0"/>
          <w:numId w:val="16"/>
        </w:numPr>
        <w:jc w:val="left"/>
      </w:pPr>
      <w:r>
        <w:t>Progress existing flu infections</w:t>
      </w:r>
    </w:p>
    <w:p w14:paraId="3B97BF0A" w14:textId="4C6237AF" w:rsidR="009D4B99" w:rsidRDefault="009D4B99" w:rsidP="009D4B99">
      <w:pPr>
        <w:numPr>
          <w:ilvl w:val="0"/>
          <w:numId w:val="16"/>
        </w:numPr>
        <w:jc w:val="left"/>
      </w:pPr>
      <w:r>
        <w:t>Attempt to form new relationships between individuals</w:t>
      </w:r>
    </w:p>
    <w:p w14:paraId="18C4AC01" w14:textId="67FCC0D7" w:rsidR="009D4B99" w:rsidRDefault="009D4B99" w:rsidP="009D4B99">
      <w:pPr>
        <w:numPr>
          <w:ilvl w:val="0"/>
          <w:numId w:val="16"/>
        </w:numPr>
        <w:jc w:val="left"/>
      </w:pPr>
      <w:r>
        <w:t>Attempt to transmit flu infections</w:t>
      </w:r>
    </w:p>
    <w:p w14:paraId="2F2E4A34" w14:textId="00128363" w:rsidR="009D4B99" w:rsidRDefault="009D4B99" w:rsidP="009D4B99">
      <w:pPr>
        <w:numPr>
          <w:ilvl w:val="0"/>
          <w:numId w:val="16"/>
        </w:numPr>
        <w:jc w:val="left"/>
      </w:pPr>
      <w:r>
        <w:t>Attempt to transmit HIV infections between all relationships</w:t>
      </w:r>
    </w:p>
    <w:p w14:paraId="01133C76" w14:textId="4E1DF556" w:rsidR="009D4B99" w:rsidRDefault="009D4B99" w:rsidP="009D4B99">
      <w:pPr>
        <w:numPr>
          <w:ilvl w:val="0"/>
          <w:numId w:val="16"/>
        </w:numPr>
        <w:jc w:val="left"/>
      </w:pPr>
      <w:r>
        <w:t>Attempt to dissolve any relationships</w:t>
      </w:r>
    </w:p>
    <w:p w14:paraId="03DDFD4E" w14:textId="423A7FB2" w:rsidR="009D4B99" w:rsidRDefault="009D4B99" w:rsidP="009D4B99">
      <w:pPr>
        <w:numPr>
          <w:ilvl w:val="0"/>
          <w:numId w:val="16"/>
        </w:numPr>
        <w:jc w:val="left"/>
      </w:pPr>
      <w:r>
        <w:t>Apply recovery days for HIV infections</w:t>
      </w:r>
    </w:p>
    <w:p w14:paraId="5B5AF89C" w14:textId="77777777" w:rsidR="008163BE" w:rsidRDefault="008163BE" w:rsidP="008163BE">
      <w:pPr>
        <w:jc w:val="left"/>
      </w:pPr>
    </w:p>
    <w:p w14:paraId="6B3E5D73" w14:textId="13C3A09B" w:rsidR="008163BE" w:rsidRPr="008163BE" w:rsidRDefault="008163BE" w:rsidP="008163BE"/>
    <w:p w14:paraId="484F9D2E" w14:textId="77777777" w:rsidR="009D4B99" w:rsidRDefault="009D4B99" w:rsidP="009D4B99">
      <w:pPr>
        <w:jc w:val="left"/>
      </w:pPr>
    </w:p>
    <w:p w14:paraId="1F74F718" w14:textId="7F8011E6" w:rsidR="008163BE" w:rsidRDefault="009D4B99" w:rsidP="009D4B99">
      <w:pPr>
        <w:jc w:val="left"/>
      </w:pPr>
      <w:r w:rsidRPr="009D4B99">
        <w:t xml:space="preserve">Network and infection statistics were logged each timestep, including total infections (hiv_total_infections), cumulative relationships formed, and number of break-ups. Random seeds ensured </w:t>
      </w:r>
      <w:r w:rsidRPr="009D4B99">
        <w:rPr>
          <w:b/>
          <w:bCs/>
        </w:rPr>
        <w:t>reproducibility</w:t>
      </w:r>
      <w:r w:rsidRPr="009D4B99">
        <w:t xml:space="preserve"> and allowed mean trajectories to be estimated via multiple runs.</w:t>
      </w:r>
    </w:p>
    <w:p w14:paraId="527FF9F9" w14:textId="77777777" w:rsidR="009D4B99" w:rsidRDefault="009D4B99" w:rsidP="009D4B99">
      <w:pPr>
        <w:jc w:val="left"/>
      </w:pPr>
    </w:p>
    <w:p w14:paraId="3531065C" w14:textId="240AA252" w:rsidR="009D4B99" w:rsidRPr="009D4B99" w:rsidRDefault="009D4B99" w:rsidP="009D4B99">
      <w:pPr>
        <w:pStyle w:val="Heading2"/>
      </w:pPr>
      <w:r w:rsidRPr="009D4B99">
        <w:t>3.</w:t>
      </w:r>
      <w:r w:rsidR="009D74D7">
        <w:t>7</w:t>
      </w:r>
      <w:r w:rsidRPr="009D4B99">
        <w:t xml:space="preserve"> Data Analysis and Validation</w:t>
      </w:r>
    </w:p>
    <w:p w14:paraId="34CDD9F4" w14:textId="77777777" w:rsidR="009D4B99" w:rsidRPr="009D4B99" w:rsidRDefault="009D4B99" w:rsidP="009D4B99">
      <w:pPr>
        <w:jc w:val="left"/>
      </w:pPr>
      <w:r w:rsidRPr="009D4B99">
        <w:t>Output data were analysed to calculate prevalence, incidence, and co-infection rates. Comparative validation used literature benchmarks for HIV persistence and influenza attack rates in high-HIV-prevalence settings (Cohen et al., 2013; Kunisaki &amp; Janoff, 2009). The integrated model thus quantified how HIV-driven immunosuppression alters influenza spread and outcomes within a demographically realistic regional population, supporting public-health planning for remote Australian communities.</w:t>
      </w:r>
    </w:p>
    <w:p w14:paraId="76F9B6FC" w14:textId="77777777" w:rsidR="009D4B99" w:rsidRPr="009D4B99" w:rsidRDefault="009D4B99" w:rsidP="009D4B99">
      <w:pPr>
        <w:jc w:val="left"/>
      </w:pPr>
    </w:p>
    <w:p w14:paraId="0DB7251B" w14:textId="77777777" w:rsidR="009D4B99" w:rsidRDefault="009D4B99">
      <w:pPr>
        <w:jc w:val="left"/>
      </w:pPr>
    </w:p>
    <w:p w14:paraId="0AAAC9E4" w14:textId="77777777" w:rsidR="00D5065B" w:rsidRDefault="00D5065B">
      <w:pPr>
        <w:jc w:val="left"/>
      </w:pPr>
    </w:p>
    <w:p w14:paraId="28AB2937" w14:textId="77777777" w:rsidR="00D5065B" w:rsidRDefault="00D5065B">
      <w:pPr>
        <w:jc w:val="left"/>
      </w:pPr>
    </w:p>
    <w:p w14:paraId="5493E3B0" w14:textId="77777777" w:rsidR="00D5065B" w:rsidRDefault="00D5065B">
      <w:pPr>
        <w:jc w:val="left"/>
      </w:pPr>
    </w:p>
    <w:p w14:paraId="657999D0" w14:textId="77777777" w:rsidR="00D5065B" w:rsidRDefault="00D5065B">
      <w:pPr>
        <w:jc w:val="left"/>
      </w:pPr>
    </w:p>
    <w:p w14:paraId="7F43EDC8" w14:textId="77777777" w:rsidR="00D5065B" w:rsidRDefault="00D5065B">
      <w:pPr>
        <w:jc w:val="left"/>
      </w:pPr>
    </w:p>
    <w:p w14:paraId="64783FA8" w14:textId="77777777" w:rsidR="00D5065B" w:rsidRDefault="00D5065B">
      <w:pPr>
        <w:jc w:val="left"/>
      </w:pPr>
    </w:p>
    <w:p w14:paraId="1F636AAE" w14:textId="77777777" w:rsidR="00D5065B" w:rsidRDefault="00D5065B">
      <w:pPr>
        <w:jc w:val="left"/>
      </w:pPr>
    </w:p>
    <w:p w14:paraId="7898DE4E" w14:textId="77777777" w:rsidR="00D5065B" w:rsidRDefault="00D5065B">
      <w:pPr>
        <w:jc w:val="left"/>
      </w:pPr>
    </w:p>
    <w:p w14:paraId="2E64E201" w14:textId="77777777" w:rsidR="00D5065B" w:rsidRDefault="00D5065B">
      <w:pPr>
        <w:jc w:val="left"/>
      </w:pPr>
    </w:p>
    <w:p w14:paraId="2F74A585" w14:textId="77777777" w:rsidR="00D5065B" w:rsidRDefault="00D5065B">
      <w:pPr>
        <w:jc w:val="left"/>
      </w:pPr>
    </w:p>
    <w:p w14:paraId="34AA6E4E" w14:textId="77777777" w:rsidR="00D5065B" w:rsidRDefault="00D5065B">
      <w:pPr>
        <w:jc w:val="left"/>
      </w:pPr>
    </w:p>
    <w:p w14:paraId="0E8402F1" w14:textId="77777777" w:rsidR="00D5065B" w:rsidRDefault="00D5065B">
      <w:pPr>
        <w:jc w:val="left"/>
      </w:pPr>
    </w:p>
    <w:p w14:paraId="0ABA3D21" w14:textId="77777777" w:rsidR="00D5065B" w:rsidRDefault="00D5065B">
      <w:pPr>
        <w:jc w:val="left"/>
      </w:pPr>
    </w:p>
    <w:p w14:paraId="22D0E4CD" w14:textId="77777777" w:rsidR="00D5065B" w:rsidRDefault="00D5065B">
      <w:pPr>
        <w:jc w:val="left"/>
      </w:pPr>
    </w:p>
    <w:p w14:paraId="1CD0B5B9" w14:textId="77777777" w:rsidR="00D5065B" w:rsidRDefault="00D5065B">
      <w:pPr>
        <w:jc w:val="left"/>
      </w:pPr>
    </w:p>
    <w:p w14:paraId="5919EAE6" w14:textId="77777777" w:rsidR="00D5065B" w:rsidRDefault="00D5065B">
      <w:pPr>
        <w:jc w:val="left"/>
      </w:pPr>
    </w:p>
    <w:p w14:paraId="2AD8849D" w14:textId="77777777" w:rsidR="00D5065B" w:rsidRDefault="00D5065B">
      <w:pPr>
        <w:jc w:val="left"/>
      </w:pPr>
    </w:p>
    <w:p w14:paraId="57860016" w14:textId="77777777" w:rsidR="00D5065B" w:rsidRDefault="00D5065B">
      <w:pPr>
        <w:jc w:val="left"/>
      </w:pPr>
    </w:p>
    <w:p w14:paraId="53AAEA41" w14:textId="77777777" w:rsidR="00D5065B" w:rsidRDefault="00D5065B">
      <w:pPr>
        <w:jc w:val="left"/>
      </w:pPr>
    </w:p>
    <w:p w14:paraId="5A6F4575" w14:textId="77777777" w:rsidR="00D5065B" w:rsidRDefault="00D5065B">
      <w:pPr>
        <w:jc w:val="left"/>
      </w:pPr>
    </w:p>
    <w:p w14:paraId="1AEBB1BE" w14:textId="77777777" w:rsidR="00D5065B" w:rsidRDefault="00D5065B">
      <w:pPr>
        <w:jc w:val="left"/>
      </w:pPr>
    </w:p>
    <w:p w14:paraId="4ACBA968" w14:textId="49A2CC38" w:rsidR="00B04A12" w:rsidRDefault="00B04A12" w:rsidP="00B04A12">
      <w:pPr>
        <w:pStyle w:val="Heading1"/>
      </w:pPr>
      <w:bookmarkStart w:id="11" w:name="_Toc46306619"/>
      <w:r>
        <w:lastRenderedPageBreak/>
        <w:t xml:space="preserve">4. </w:t>
      </w:r>
      <w:r w:rsidR="009C687A">
        <w:t>Results</w:t>
      </w:r>
      <w:bookmarkEnd w:id="11"/>
      <w:r w:rsidR="009C687A">
        <w:t xml:space="preserve"> </w:t>
      </w:r>
    </w:p>
    <w:p w14:paraId="5387984C" w14:textId="77777777" w:rsidR="0014396D" w:rsidRDefault="009C687A" w:rsidP="009C687A">
      <w:r>
        <w:t>This section presents what you found from your investigation or execution of the methods described in the previous section. You will need to explain the importance of our findings with respect to the problem or research question.</w:t>
      </w:r>
      <w:r w:rsidR="00601535">
        <w:t xml:space="preserve"> Sometimes this section is combined with the Discussion section to immediately discuss the significance of the findings. It is recommended that you discuss with your supervisor the best approach to present your results in a coherent manner and accepted by the field.  </w:t>
      </w:r>
    </w:p>
    <w:p w14:paraId="38E75C17" w14:textId="138269AF" w:rsidR="00FF3AC7" w:rsidRDefault="00FF3AC7" w:rsidP="009C687A">
      <w:r>
        <w:t>_________</w:t>
      </w:r>
    </w:p>
    <w:p w14:paraId="2466716D" w14:textId="77777777" w:rsidR="0014396D" w:rsidRDefault="0014396D" w:rsidP="009C687A"/>
    <w:p w14:paraId="05815072" w14:textId="70B78786" w:rsidR="009C687A" w:rsidRDefault="0014396D" w:rsidP="009C687A">
      <w:r w:rsidRPr="0014396D">
        <w:t xml:space="preserve">Simulations were conducted for 730 days (two years) in a synthetic population of 2,340 </w:t>
      </w:r>
      <w:r w:rsidR="00941256" w:rsidRPr="0014396D">
        <w:t>individual’s</w:t>
      </w:r>
      <w:r w:rsidRPr="0014396D">
        <w:t xml:space="preserve"> representative of Bourke, NSW. Each experiment was repeated 21 times using different random seeds to produce mean trajectories and 95% confidence intervals (CIs). Results are presented separately for HIV-only and Influenza-only models </w:t>
      </w:r>
      <w:r w:rsidR="00503C7A">
        <w:t xml:space="preserve">as control tests, to evaluate the impact both diseases have on one another. </w:t>
      </w:r>
    </w:p>
    <w:p w14:paraId="6D8B1FB6" w14:textId="3F1ED85B" w:rsidR="00503C7A" w:rsidRDefault="00503C7A" w:rsidP="009C687A"/>
    <w:p w14:paraId="5BF1EF3D" w14:textId="1AD4D552" w:rsidR="00503C7A" w:rsidRDefault="00503C7A" w:rsidP="00503C7A">
      <w:pPr>
        <w:pStyle w:val="Heading2"/>
      </w:pPr>
      <w:r>
        <w:t>4.1 Control Tests; HIV Only</w:t>
      </w:r>
    </w:p>
    <w:p w14:paraId="493A042A" w14:textId="2C8A3F97" w:rsidR="00503C7A" w:rsidRDefault="00503C7A" w:rsidP="00503C7A">
      <w:r>
        <w:t>This section provides an insight into how HIV behaves by itself when 20 individuals are seeded</w:t>
      </w:r>
      <w:r w:rsidR="00451A99">
        <w:t>. Overall, the HIV only model reproduced a realistic chronic-infection trajectory, slow accumulation of cases, low daily incidence, and long-term persistence.</w:t>
      </w:r>
    </w:p>
    <w:p w14:paraId="09C19AF8" w14:textId="63D2A267" w:rsidR="004129CF" w:rsidRDefault="004129CF" w:rsidP="00503C7A"/>
    <w:p w14:paraId="6AFCE0CE" w14:textId="5C44872C" w:rsidR="004129CF" w:rsidRDefault="004129CF" w:rsidP="004129CF">
      <w:pPr>
        <w:pStyle w:val="Heading3"/>
      </w:pPr>
      <w:r>
        <w:t>4.1.1 Incidence</w:t>
      </w:r>
    </w:p>
    <w:p w14:paraId="69C24100" w14:textId="62EEA76F" w:rsidR="004129CF" w:rsidRDefault="004129CF" w:rsidP="004129CF">
      <w:r>
        <w:t>Cumulative incidence of HIV infection rose gradually throughout the two years simulation (Figure 1)</w:t>
      </w:r>
      <w:r w:rsidR="00381C8F">
        <w:t>. By the end of the simulation, an average of ~430 individuals had ever been infected (18%-20% of the population). The steady growing graph with widening CI’s reflect the stochastic nature of pair formation and relationship turnover.</w:t>
      </w:r>
    </w:p>
    <w:p w14:paraId="18B1C2DA" w14:textId="4203042A" w:rsidR="004129CF" w:rsidRDefault="00381C8F" w:rsidP="004129CF">
      <w:r>
        <w:rPr>
          <w:noProof/>
        </w:rPr>
        <w:drawing>
          <wp:inline distT="0" distB="0" distL="0" distR="0" wp14:anchorId="246F89D4" wp14:editId="316AF644">
            <wp:extent cx="5267325" cy="2343150"/>
            <wp:effectExtent l="0" t="0" r="9525" b="0"/>
            <wp:docPr id="1085816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7325" cy="2343150"/>
                    </a:xfrm>
                    <a:prstGeom prst="rect">
                      <a:avLst/>
                    </a:prstGeom>
                    <a:noFill/>
                    <a:ln>
                      <a:noFill/>
                    </a:ln>
                  </pic:spPr>
                </pic:pic>
              </a:graphicData>
            </a:graphic>
          </wp:inline>
        </w:drawing>
      </w:r>
    </w:p>
    <w:p w14:paraId="2BFD1506" w14:textId="338BF488" w:rsidR="00381C8F" w:rsidRDefault="00381C8F" w:rsidP="00381C8F">
      <w:pPr>
        <w:jc w:val="center"/>
      </w:pPr>
      <w:r>
        <w:t>Figure 1: HIV Cumulative Incidence</w:t>
      </w:r>
    </w:p>
    <w:p w14:paraId="69FCB47E" w14:textId="77777777" w:rsidR="00381C8F" w:rsidRDefault="00381C8F" w:rsidP="00381C8F"/>
    <w:p w14:paraId="45971833" w14:textId="77777777" w:rsidR="00381C8F" w:rsidRDefault="00381C8F" w:rsidP="00381C8F"/>
    <w:p w14:paraId="141C0B83" w14:textId="70555666" w:rsidR="00381C8F" w:rsidRDefault="00381C8F" w:rsidP="00381C8F">
      <w:r>
        <w:t xml:space="preserve">Daily incidence fluctuated to around 1 case per day (Figure 2), corresponding to the steady growth seen in Figure 2. This reflects a continuous transmission intensity, followed by occasional spikes that reflect the random synchronisation of new relationship formations and breakup mixing. </w:t>
      </w:r>
      <w:r w:rsidRPr="00381C8F">
        <w:t>This pattern is typical of sexually transmitted infections with low per-contact probabilities (Patel et al., 2014; Granich et al., 2009).</w:t>
      </w:r>
    </w:p>
    <w:p w14:paraId="091D7C7B" w14:textId="50883312" w:rsidR="00381C8F" w:rsidRDefault="00381C8F" w:rsidP="00381C8F">
      <w:r>
        <w:rPr>
          <w:noProof/>
        </w:rPr>
        <w:lastRenderedPageBreak/>
        <w:drawing>
          <wp:inline distT="0" distB="0" distL="0" distR="0" wp14:anchorId="475215E4" wp14:editId="49682D06">
            <wp:extent cx="5267325" cy="2343150"/>
            <wp:effectExtent l="0" t="0" r="9525" b="0"/>
            <wp:docPr id="571550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7325" cy="2343150"/>
                    </a:xfrm>
                    <a:prstGeom prst="rect">
                      <a:avLst/>
                    </a:prstGeom>
                    <a:noFill/>
                    <a:ln>
                      <a:noFill/>
                    </a:ln>
                  </pic:spPr>
                </pic:pic>
              </a:graphicData>
            </a:graphic>
          </wp:inline>
        </w:drawing>
      </w:r>
    </w:p>
    <w:p w14:paraId="2914CC9D" w14:textId="4C452A25" w:rsidR="00381C8F" w:rsidRDefault="00381C8F" w:rsidP="00381C8F">
      <w:pPr>
        <w:jc w:val="center"/>
      </w:pPr>
      <w:r>
        <w:t>Figure 2: HIV Daily Incidence</w:t>
      </w:r>
    </w:p>
    <w:p w14:paraId="72CC9592" w14:textId="77777777" w:rsidR="00381C8F" w:rsidRDefault="00381C8F" w:rsidP="00381C8F"/>
    <w:p w14:paraId="1A062388" w14:textId="13F0C78E" w:rsidR="00381C8F" w:rsidRDefault="00381C8F" w:rsidP="00381C8F">
      <w:pPr>
        <w:pStyle w:val="Heading3"/>
      </w:pPr>
      <w:r>
        <w:t>4.1.2 Prevalence</w:t>
      </w:r>
    </w:p>
    <w:p w14:paraId="6813494A" w14:textId="2C11BE84" w:rsidR="00381C8F" w:rsidRDefault="00381C8F" w:rsidP="00381C8F">
      <w:r>
        <w:t xml:space="preserve">HIV prevalence increased gradually, reaching approximately </w:t>
      </w:r>
      <w:r w:rsidR="00451A99">
        <w:t xml:space="preserve">150 active infections by the end of the simulation (Figure </w:t>
      </w:r>
      <w:r w:rsidR="00C753D3">
        <w:t>3</w:t>
      </w:r>
      <w:r w:rsidR="00451A99">
        <w:t xml:space="preserve">). The curve’s modest slope indicates stable endemic persistence rather than accelerating epidemic growth, consistent with HIV epidemics in populations with relatively low partner concurrency and stable mixing structures. </w:t>
      </w:r>
    </w:p>
    <w:p w14:paraId="0539AED0" w14:textId="77777777" w:rsidR="00451A99" w:rsidRDefault="00451A99" w:rsidP="00381C8F"/>
    <w:p w14:paraId="002B230C" w14:textId="0DE801BD" w:rsidR="00451A99" w:rsidRDefault="00451A99" w:rsidP="00381C8F">
      <w:r>
        <w:t xml:space="preserve">The stark drastic dip at day 180 signifies the </w:t>
      </w:r>
      <w:r w:rsidR="00C753D3">
        <w:t>period</w:t>
      </w:r>
      <w:r>
        <w:t xml:space="preserve"> when the initial 20 individuals seeded stop shedding HIV altogether. This </w:t>
      </w:r>
      <w:r w:rsidR="00C753D3">
        <w:t>180-day</w:t>
      </w:r>
      <w:r>
        <w:t xml:space="preserve"> timer is present throughout the graph, but as seen </w:t>
      </w:r>
      <w:r w:rsidR="00C753D3">
        <w:t>in Figure 4, HIV still steadily grows.</w:t>
      </w:r>
    </w:p>
    <w:p w14:paraId="73EF6E03" w14:textId="40C18E11" w:rsidR="00451A99" w:rsidRDefault="00451A99" w:rsidP="00381C8F">
      <w:r>
        <w:rPr>
          <w:noProof/>
        </w:rPr>
        <w:drawing>
          <wp:inline distT="0" distB="0" distL="0" distR="0" wp14:anchorId="5C740980" wp14:editId="1897E050">
            <wp:extent cx="5267325" cy="2343150"/>
            <wp:effectExtent l="0" t="0" r="9525" b="0"/>
            <wp:docPr id="1118622240" name="Picture 3" descr="A graph showing the growth of hiv&#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622240" name="Picture 3" descr="A graph showing the growth of hiv&#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7325" cy="2343150"/>
                    </a:xfrm>
                    <a:prstGeom prst="rect">
                      <a:avLst/>
                    </a:prstGeom>
                    <a:noFill/>
                    <a:ln>
                      <a:noFill/>
                    </a:ln>
                  </pic:spPr>
                </pic:pic>
              </a:graphicData>
            </a:graphic>
          </wp:inline>
        </w:drawing>
      </w:r>
    </w:p>
    <w:p w14:paraId="2DA186C1" w14:textId="5702DDDC" w:rsidR="00451A99" w:rsidRDefault="00451A99" w:rsidP="00451A99">
      <w:pPr>
        <w:jc w:val="center"/>
      </w:pPr>
      <w:r>
        <w:t xml:space="preserve">Figure </w:t>
      </w:r>
      <w:r w:rsidR="00C753D3">
        <w:t>3</w:t>
      </w:r>
      <w:r>
        <w:t>: HIV Prevalence</w:t>
      </w:r>
    </w:p>
    <w:p w14:paraId="49ADC619" w14:textId="75FBAD03" w:rsidR="00451A99" w:rsidRDefault="00451A99" w:rsidP="00451A99">
      <w:pPr>
        <w:pStyle w:val="Heading2"/>
      </w:pPr>
      <w:r>
        <w:t>4.2 Control Tests; Influenza Only</w:t>
      </w:r>
    </w:p>
    <w:p w14:paraId="20E55641" w14:textId="7D7CE0B2" w:rsidR="00451A99" w:rsidRDefault="00451A99" w:rsidP="00451A99">
      <w:r>
        <w:t xml:space="preserve">This section provides an insight into how </w:t>
      </w:r>
      <w:r w:rsidR="00C753D3">
        <w:t>Influenza</w:t>
      </w:r>
      <w:r>
        <w:t xml:space="preserve"> behaves by itself when 20 individuals are seeded. </w:t>
      </w:r>
      <w:r w:rsidR="00357437">
        <w:t xml:space="preserve">Overall, influenza produced a rapid outbreak driven by mass community contacts and short incubation times. </w:t>
      </w:r>
    </w:p>
    <w:p w14:paraId="51974929" w14:textId="77777777" w:rsidR="00451A99" w:rsidRDefault="00451A99" w:rsidP="00451A99"/>
    <w:p w14:paraId="7A793494" w14:textId="0575B922" w:rsidR="00451A99" w:rsidRDefault="00C753D3" w:rsidP="00C753D3">
      <w:pPr>
        <w:pStyle w:val="Heading3"/>
      </w:pPr>
      <w:r>
        <w:t>4.2.1 Incidence</w:t>
      </w:r>
    </w:p>
    <w:p w14:paraId="4D3628CB" w14:textId="36488FA2" w:rsidR="00C753D3" w:rsidRDefault="00C753D3" w:rsidP="00C753D3">
      <w:r>
        <w:t xml:space="preserve">In contrast, influenza displayed an explosive epidemic wave. Cumulative incidence curves showed that by day 20, &gt;95% of the population became infected with influenza (Figure 4). The rapid rise reflects influenza’s high transmissibility, and the inclusion of unstructured community mixing. </w:t>
      </w:r>
      <w:r w:rsidRPr="00C753D3">
        <w:t>(Ajelli &amp; Merler, 2008).</w:t>
      </w:r>
    </w:p>
    <w:p w14:paraId="30F404B5" w14:textId="57C16EB6" w:rsidR="00C753D3" w:rsidRDefault="00C753D3" w:rsidP="00C753D3">
      <w:r w:rsidRPr="00C753D3">
        <w:rPr>
          <w:noProof/>
        </w:rPr>
        <w:lastRenderedPageBreak/>
        <w:drawing>
          <wp:inline distT="0" distB="0" distL="0" distR="0" wp14:anchorId="01B251AD" wp14:editId="3038A25E">
            <wp:extent cx="5270500" cy="2342515"/>
            <wp:effectExtent l="0" t="0" r="6350" b="635"/>
            <wp:docPr id="448889728" name="Picture 5" descr="A graph with numbers and a number of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889728" name="Picture 5" descr="A graph with numbers and a number of days&#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342515"/>
                    </a:xfrm>
                    <a:prstGeom prst="rect">
                      <a:avLst/>
                    </a:prstGeom>
                    <a:noFill/>
                    <a:ln>
                      <a:noFill/>
                    </a:ln>
                  </pic:spPr>
                </pic:pic>
              </a:graphicData>
            </a:graphic>
          </wp:inline>
        </w:drawing>
      </w:r>
    </w:p>
    <w:p w14:paraId="39F2B333" w14:textId="2DC030BF" w:rsidR="00C753D3" w:rsidRDefault="00C753D3" w:rsidP="00C753D3">
      <w:pPr>
        <w:jc w:val="center"/>
      </w:pPr>
      <w:r>
        <w:t>Figure 4: Influenza Cumulative Incidence</w:t>
      </w:r>
    </w:p>
    <w:p w14:paraId="0EE9E9E7" w14:textId="77777777" w:rsidR="00C753D3" w:rsidRDefault="00C753D3" w:rsidP="00C753D3">
      <w:pPr>
        <w:jc w:val="left"/>
      </w:pPr>
    </w:p>
    <w:p w14:paraId="3F416F64" w14:textId="3314C08A" w:rsidR="00C753D3" w:rsidRPr="00C753D3" w:rsidRDefault="00357437" w:rsidP="00C753D3">
      <w:pPr>
        <w:jc w:val="left"/>
      </w:pPr>
      <w:r>
        <w:t xml:space="preserve">Daily new infections peaked sharply at around day 15, at &gt;350 cases a day (Figure 5), then collapsed to zero once all susceptible individuals were exhausted. This behaviour mirrors real world seasonal influenza dynamics, where a rapid rise in infections is followed by fast resolution </w:t>
      </w:r>
      <w:r w:rsidRPr="00357437">
        <w:t>(Department of Health, 2023).</w:t>
      </w:r>
      <w:r>
        <w:rPr>
          <w:noProof/>
        </w:rPr>
        <w:drawing>
          <wp:inline distT="0" distB="0" distL="0" distR="0" wp14:anchorId="46CCB3C6" wp14:editId="54C10716">
            <wp:extent cx="5267325" cy="2343150"/>
            <wp:effectExtent l="0" t="0" r="9525" b="0"/>
            <wp:docPr id="14190086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343150"/>
                    </a:xfrm>
                    <a:prstGeom prst="rect">
                      <a:avLst/>
                    </a:prstGeom>
                    <a:noFill/>
                    <a:ln>
                      <a:noFill/>
                    </a:ln>
                  </pic:spPr>
                </pic:pic>
              </a:graphicData>
            </a:graphic>
          </wp:inline>
        </w:drawing>
      </w:r>
    </w:p>
    <w:p w14:paraId="31A38E94" w14:textId="6AA192AA" w:rsidR="00357437" w:rsidRDefault="00357437" w:rsidP="00357437">
      <w:pPr>
        <w:jc w:val="center"/>
      </w:pPr>
      <w:r>
        <w:t>Figure 5: Daily Influenza Incidence</w:t>
      </w:r>
    </w:p>
    <w:p w14:paraId="1991568A" w14:textId="77777777" w:rsidR="00357437" w:rsidRDefault="00357437" w:rsidP="00357437">
      <w:pPr>
        <w:jc w:val="center"/>
      </w:pPr>
    </w:p>
    <w:p w14:paraId="1C045FEF" w14:textId="77777777" w:rsidR="00357437" w:rsidRDefault="00357437" w:rsidP="008E5906"/>
    <w:p w14:paraId="52CC4451" w14:textId="77777777" w:rsidR="008E5906" w:rsidRDefault="008E5906" w:rsidP="008E5906"/>
    <w:p w14:paraId="37175AD0" w14:textId="77777777" w:rsidR="008E5906" w:rsidRDefault="008E5906" w:rsidP="008E5906"/>
    <w:p w14:paraId="2718ADA2" w14:textId="77777777" w:rsidR="008E5906" w:rsidRDefault="008E5906" w:rsidP="008E5906"/>
    <w:p w14:paraId="767FD85A" w14:textId="77777777" w:rsidR="008E5906" w:rsidRDefault="008E5906" w:rsidP="008E5906"/>
    <w:p w14:paraId="73DE9207" w14:textId="77777777" w:rsidR="008E5906" w:rsidRDefault="008E5906" w:rsidP="008E5906"/>
    <w:p w14:paraId="3CBC248C" w14:textId="77777777" w:rsidR="008E5906" w:rsidRDefault="008E5906" w:rsidP="008E5906"/>
    <w:p w14:paraId="6EA607A7" w14:textId="77777777" w:rsidR="008E5906" w:rsidRDefault="008E5906" w:rsidP="008E5906"/>
    <w:p w14:paraId="4840D701" w14:textId="77777777" w:rsidR="008E5906" w:rsidRDefault="008E5906" w:rsidP="008E5906"/>
    <w:p w14:paraId="5FC1E7F1" w14:textId="77777777" w:rsidR="008E5906" w:rsidRDefault="008E5906" w:rsidP="008E5906"/>
    <w:p w14:paraId="7041E908" w14:textId="77777777" w:rsidR="008E5906" w:rsidRDefault="008E5906" w:rsidP="008E5906"/>
    <w:p w14:paraId="4DD898FE" w14:textId="77777777" w:rsidR="00357437" w:rsidRDefault="00357437" w:rsidP="00357437">
      <w:pPr>
        <w:jc w:val="center"/>
      </w:pPr>
    </w:p>
    <w:p w14:paraId="584245C6" w14:textId="2F0E1D19" w:rsidR="00357437" w:rsidRDefault="00357437" w:rsidP="00357437">
      <w:pPr>
        <w:pStyle w:val="Heading3"/>
      </w:pPr>
      <w:r>
        <w:t>4.2.2 Prevalence</w:t>
      </w:r>
    </w:p>
    <w:p w14:paraId="2C909A11" w14:textId="0746375A" w:rsidR="00357437" w:rsidRDefault="00357437" w:rsidP="00357437">
      <w:r>
        <w:t xml:space="preserve">Influenza Prevalence peaked at a maximum of ~1800 active infections (~75% of the population) before dropping to zero by day 30 (Figure 6). Following recovery, </w:t>
      </w:r>
      <w:r>
        <w:lastRenderedPageBreak/>
        <w:t xml:space="preserve">immunity lasted at 180 days in the model before disappearing, but due to influenza not being re-introduced in the population, it stays at zero. </w:t>
      </w:r>
    </w:p>
    <w:p w14:paraId="67F48484" w14:textId="1119F9CB" w:rsidR="00357437" w:rsidRDefault="00357437" w:rsidP="00357437">
      <w:r>
        <w:rPr>
          <w:noProof/>
        </w:rPr>
        <w:drawing>
          <wp:inline distT="0" distB="0" distL="0" distR="0" wp14:anchorId="11511CD0" wp14:editId="48ACC60A">
            <wp:extent cx="5267325" cy="2628900"/>
            <wp:effectExtent l="0" t="0" r="9525" b="0"/>
            <wp:docPr id="53899769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7325" cy="2628900"/>
                    </a:xfrm>
                    <a:prstGeom prst="rect">
                      <a:avLst/>
                    </a:prstGeom>
                    <a:noFill/>
                    <a:ln>
                      <a:noFill/>
                    </a:ln>
                  </pic:spPr>
                </pic:pic>
              </a:graphicData>
            </a:graphic>
          </wp:inline>
        </w:drawing>
      </w:r>
    </w:p>
    <w:p w14:paraId="5DC24619" w14:textId="6B6DB79A" w:rsidR="00357437" w:rsidRDefault="00357437" w:rsidP="00357437">
      <w:pPr>
        <w:jc w:val="center"/>
      </w:pPr>
      <w:r>
        <w:t>Figure 6: Influenza Prevalence</w:t>
      </w:r>
    </w:p>
    <w:p w14:paraId="6A980F97" w14:textId="77777777" w:rsidR="00357437" w:rsidRDefault="00357437" w:rsidP="00357437"/>
    <w:p w14:paraId="63217A5D" w14:textId="018C7154" w:rsidR="00357437" w:rsidRDefault="00357437" w:rsidP="00357437">
      <w:pPr>
        <w:pStyle w:val="Heading2"/>
      </w:pPr>
      <w:r>
        <w:t>4.3 Co-Infection Dynamics</w:t>
      </w:r>
    </w:p>
    <w:p w14:paraId="6B4E8FE8" w14:textId="67167C91" w:rsidR="00357437" w:rsidRDefault="00357437" w:rsidP="00357437">
      <w:r>
        <w:t>When both diseases were simulated simultaneously, the interaction between HIV infection and influenza transmission produced different results as seen in the control tests.</w:t>
      </w:r>
    </w:p>
    <w:p w14:paraId="24BBBC9E" w14:textId="77777777" w:rsidR="006D6822" w:rsidRDefault="006D6822" w:rsidP="00357437"/>
    <w:p w14:paraId="13A9B59C" w14:textId="318E15F7" w:rsidR="006D6822" w:rsidRDefault="006D6822" w:rsidP="006D6822">
      <w:pPr>
        <w:pStyle w:val="Heading3"/>
      </w:pPr>
      <w:r>
        <w:t>4.3.1 HIV Transmission in the Presence of Influenza</w:t>
      </w:r>
    </w:p>
    <w:p w14:paraId="13035147" w14:textId="5E7A8341" w:rsidR="008E5906" w:rsidRDefault="006D6822" w:rsidP="006D6822">
      <w:r>
        <w:t>Cumulative HIV incidence when both diseases were simulated followed a similar trajectory to HIV only baseline, demonstrating gradual, near-linear growth over 730 days</w:t>
      </w:r>
      <w:r w:rsidR="008E5906">
        <w:t xml:space="preserve"> (Figure 7). </w:t>
      </w:r>
      <w:r>
        <w:t xml:space="preserve">Average </w:t>
      </w:r>
      <w:r w:rsidR="008E5906">
        <w:t>cumulative infections reached approximately 430-480 people per day by the end of the simulation. This represents approximately a 5% increase compared to the HIV only simulation. The shaded 95% confidence interval overlap quite substantially, confirming that the difference is modest, but still not to be overlooked.</w:t>
      </w:r>
    </w:p>
    <w:p w14:paraId="17653DEE" w14:textId="2163DA01" w:rsidR="006D6822" w:rsidRDefault="008E5906" w:rsidP="006D6822">
      <w:r>
        <w:rPr>
          <w:noProof/>
        </w:rPr>
        <w:drawing>
          <wp:inline distT="0" distB="0" distL="0" distR="0" wp14:anchorId="47ACD86C" wp14:editId="1FF995AB">
            <wp:extent cx="5267325" cy="2343150"/>
            <wp:effectExtent l="0" t="0" r="9525" b="0"/>
            <wp:docPr id="8760699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7325" cy="2343150"/>
                    </a:xfrm>
                    <a:prstGeom prst="rect">
                      <a:avLst/>
                    </a:prstGeom>
                    <a:noFill/>
                    <a:ln>
                      <a:noFill/>
                    </a:ln>
                  </pic:spPr>
                </pic:pic>
              </a:graphicData>
            </a:graphic>
          </wp:inline>
        </w:drawing>
      </w:r>
    </w:p>
    <w:p w14:paraId="5B1212E0" w14:textId="2A783CEB" w:rsidR="008E5906" w:rsidRDefault="008E5906" w:rsidP="008E5906">
      <w:pPr>
        <w:jc w:val="center"/>
      </w:pPr>
      <w:r>
        <w:t xml:space="preserve">Figure 7: </w:t>
      </w:r>
      <w:r w:rsidR="00E01461">
        <w:t xml:space="preserve">Co-Dynamics </w:t>
      </w:r>
      <w:r>
        <w:t>HIV Cumulative Incidence</w:t>
      </w:r>
    </w:p>
    <w:p w14:paraId="0D51E7B1" w14:textId="77777777" w:rsidR="008E5906" w:rsidRDefault="008E5906" w:rsidP="008E5906">
      <w:pPr>
        <w:jc w:val="center"/>
      </w:pPr>
    </w:p>
    <w:p w14:paraId="10D0B6EF" w14:textId="77777777" w:rsidR="008E5906" w:rsidRDefault="008E5906" w:rsidP="008E5906">
      <w:pPr>
        <w:jc w:val="center"/>
      </w:pPr>
    </w:p>
    <w:p w14:paraId="286A3B2A" w14:textId="76EDF913" w:rsidR="00E01461" w:rsidRDefault="008E5906" w:rsidP="008E5906">
      <w:r>
        <w:lastRenderedPageBreak/>
        <w:t>Daily incidence remained stable at roughly 1 new case per day, although on average still higher than the baseline control test with HIV only (Figure 8). Meanwhile, HIV prevalence slowly increased to about 170-180 active HIV infections (Figure 9). Compared with HIV baseline, which had about 150 active infections</w:t>
      </w:r>
      <w:r w:rsidR="00E01461">
        <w:t>. This marks a relative increase of about 10-15% in total prevalence. Once again, a sharp decrease of 20 individuals follows the 180 day recovery period.</w:t>
      </w:r>
    </w:p>
    <w:p w14:paraId="74D98781" w14:textId="77777777" w:rsidR="00E01461" w:rsidRDefault="00E01461" w:rsidP="008E5906"/>
    <w:p w14:paraId="6D5A6F55" w14:textId="0E6C893C" w:rsidR="008E5906" w:rsidRDefault="00E01461" w:rsidP="008E5906">
      <w:r>
        <w:t>This small but consistent rise reflects a slightly elevated transmission probability among immunocompromised hosts during influenza exposure and subsequent recovery.</w:t>
      </w:r>
    </w:p>
    <w:p w14:paraId="1466BCAB" w14:textId="77777777" w:rsidR="00E01461" w:rsidRDefault="00E01461" w:rsidP="008E5906"/>
    <w:p w14:paraId="7CA13C64" w14:textId="41EAF233" w:rsidR="008E5906" w:rsidRDefault="008E5906" w:rsidP="008E5906">
      <w:r>
        <w:rPr>
          <w:noProof/>
        </w:rPr>
        <w:drawing>
          <wp:inline distT="0" distB="0" distL="0" distR="0" wp14:anchorId="767D4499" wp14:editId="2BDD72C6">
            <wp:extent cx="5267325" cy="2343150"/>
            <wp:effectExtent l="0" t="0" r="9525" b="0"/>
            <wp:docPr id="31121897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7325" cy="2343150"/>
                    </a:xfrm>
                    <a:prstGeom prst="rect">
                      <a:avLst/>
                    </a:prstGeom>
                    <a:noFill/>
                    <a:ln>
                      <a:noFill/>
                    </a:ln>
                  </pic:spPr>
                </pic:pic>
              </a:graphicData>
            </a:graphic>
          </wp:inline>
        </w:drawing>
      </w:r>
    </w:p>
    <w:p w14:paraId="428E92F2" w14:textId="236E2B48" w:rsidR="00E01461" w:rsidRDefault="00E01461" w:rsidP="00E01461">
      <w:pPr>
        <w:jc w:val="center"/>
      </w:pPr>
      <w:r>
        <w:t>Figure 8: Co-Dynamics HIV daily incidence</w:t>
      </w:r>
    </w:p>
    <w:p w14:paraId="54EBDE7E" w14:textId="77777777" w:rsidR="00E01461" w:rsidRDefault="00E01461" w:rsidP="008E5906"/>
    <w:p w14:paraId="2DB04602" w14:textId="300682EB" w:rsidR="008E5906" w:rsidRDefault="00E01461" w:rsidP="006D6822">
      <w:r>
        <w:rPr>
          <w:noProof/>
        </w:rPr>
        <w:drawing>
          <wp:inline distT="0" distB="0" distL="0" distR="0" wp14:anchorId="04D9303D" wp14:editId="293C8FA3">
            <wp:extent cx="5267325" cy="2343150"/>
            <wp:effectExtent l="0" t="0" r="9525" b="0"/>
            <wp:docPr id="1772616545" name="Picture 12" descr="A graph showing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616545" name="Picture 12" descr="A graph showing a blue line&#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7325" cy="2343150"/>
                    </a:xfrm>
                    <a:prstGeom prst="rect">
                      <a:avLst/>
                    </a:prstGeom>
                    <a:noFill/>
                    <a:ln>
                      <a:noFill/>
                    </a:ln>
                  </pic:spPr>
                </pic:pic>
              </a:graphicData>
            </a:graphic>
          </wp:inline>
        </w:drawing>
      </w:r>
    </w:p>
    <w:p w14:paraId="53980419" w14:textId="182C1790" w:rsidR="00E01461" w:rsidRDefault="00E01461" w:rsidP="00E01461">
      <w:pPr>
        <w:jc w:val="center"/>
      </w:pPr>
      <w:r>
        <w:t>Figure 9: Co-Dynamics HIV Prevalence</w:t>
      </w:r>
    </w:p>
    <w:p w14:paraId="41331E9A" w14:textId="77777777" w:rsidR="00E01461" w:rsidRDefault="00E01461" w:rsidP="006D6822"/>
    <w:p w14:paraId="4B27D31F" w14:textId="6A41DBA7" w:rsidR="00E01461" w:rsidRPr="006D6822" w:rsidRDefault="00E01461" w:rsidP="00E01461">
      <w:pPr>
        <w:pStyle w:val="Heading3"/>
      </w:pPr>
      <w:r>
        <w:t>4.3.2 Influenza Transmission in the Presence of HIV</w:t>
      </w:r>
    </w:p>
    <w:p w14:paraId="59FB5148" w14:textId="5D593A85" w:rsidR="006D6822" w:rsidRDefault="00E01461" w:rsidP="006D6822">
      <w:r>
        <w:t>Influenza remained much the same from the baseline model to the two diseases co-existing with each other. Comparing with the flu only model, it reveals that there is only a slightly steeper initial slope and marginally higher early-day attack rate among individuals living with HIV (Figure 10).</w:t>
      </w:r>
    </w:p>
    <w:p w14:paraId="44442570" w14:textId="77777777" w:rsidR="00E01461" w:rsidRDefault="00E01461" w:rsidP="006D6822"/>
    <w:p w14:paraId="5CE2E950" w14:textId="2CE97BBE" w:rsidR="00E01461" w:rsidRDefault="00E01461" w:rsidP="006D6822">
      <w:r>
        <w:t>Daily Influenza incidence peaked at ~400 new cases per day</w:t>
      </w:r>
      <w:r w:rsidR="00941256">
        <w:t xml:space="preserve"> (Figure 11)</w:t>
      </w:r>
      <w:r>
        <w:t>, and prevalence peaked near 1800 concurrent infections</w:t>
      </w:r>
      <w:r w:rsidR="00941256">
        <w:t xml:space="preserve"> (Figure 12).</w:t>
      </w:r>
      <w:r>
        <w:t xml:space="preserve"> </w:t>
      </w:r>
      <w:r w:rsidR="00941256">
        <w:t xml:space="preserve">Despite the higher </w:t>
      </w:r>
      <w:r w:rsidR="00941256">
        <w:lastRenderedPageBreak/>
        <w:t>susceptibility of HIV-positive individuals, overall epidemic duration and magnitude remained largely unchanged as HIV was not prevalent enough to make a large difference.</w:t>
      </w:r>
    </w:p>
    <w:p w14:paraId="55981953" w14:textId="77777777" w:rsidR="00941256" w:rsidRDefault="00941256" w:rsidP="006D6822"/>
    <w:p w14:paraId="2C0FDCEC" w14:textId="49C58CCC" w:rsidR="00E01461" w:rsidRDefault="00E01461" w:rsidP="006D6822">
      <w:r>
        <w:rPr>
          <w:noProof/>
        </w:rPr>
        <w:drawing>
          <wp:inline distT="0" distB="0" distL="0" distR="0" wp14:anchorId="4F2C38DA" wp14:editId="072FA47A">
            <wp:extent cx="5267325" cy="2343150"/>
            <wp:effectExtent l="0" t="0" r="9525" b="0"/>
            <wp:docPr id="154590756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7325" cy="2343150"/>
                    </a:xfrm>
                    <a:prstGeom prst="rect">
                      <a:avLst/>
                    </a:prstGeom>
                    <a:noFill/>
                    <a:ln>
                      <a:noFill/>
                    </a:ln>
                  </pic:spPr>
                </pic:pic>
              </a:graphicData>
            </a:graphic>
          </wp:inline>
        </w:drawing>
      </w:r>
    </w:p>
    <w:p w14:paraId="5C636D90" w14:textId="14301A60" w:rsidR="00941256" w:rsidRDefault="00941256" w:rsidP="00941256">
      <w:pPr>
        <w:jc w:val="center"/>
      </w:pPr>
      <w:r>
        <w:t>Figure 10: Co-Dynamics Influenza Cumulative Incidence</w:t>
      </w:r>
    </w:p>
    <w:p w14:paraId="10DBF223" w14:textId="0D9B5602" w:rsidR="00941256" w:rsidRDefault="00941256" w:rsidP="00941256">
      <w:pPr>
        <w:jc w:val="center"/>
      </w:pPr>
      <w:r>
        <w:rPr>
          <w:noProof/>
        </w:rPr>
        <w:drawing>
          <wp:inline distT="0" distB="0" distL="0" distR="0" wp14:anchorId="1B3F4A0B" wp14:editId="4CD2DF4A">
            <wp:extent cx="5267325" cy="2343150"/>
            <wp:effectExtent l="0" t="0" r="9525" b="0"/>
            <wp:docPr id="1680217072" name="Picture 13" descr="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17072" name="Picture 13" descr="A graph with numbers and a line&#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7325" cy="2343150"/>
                    </a:xfrm>
                    <a:prstGeom prst="rect">
                      <a:avLst/>
                    </a:prstGeom>
                    <a:noFill/>
                    <a:ln>
                      <a:noFill/>
                    </a:ln>
                  </pic:spPr>
                </pic:pic>
              </a:graphicData>
            </a:graphic>
          </wp:inline>
        </w:drawing>
      </w:r>
    </w:p>
    <w:p w14:paraId="0128FAAB" w14:textId="00D31F0D" w:rsidR="00941256" w:rsidRDefault="00941256" w:rsidP="00941256">
      <w:pPr>
        <w:jc w:val="center"/>
      </w:pPr>
      <w:r>
        <w:t>Figure 11: Co-Dynamics Influenza Prevalence</w:t>
      </w:r>
    </w:p>
    <w:p w14:paraId="52F3AC49" w14:textId="77777777" w:rsidR="00941256" w:rsidRDefault="00941256" w:rsidP="00941256">
      <w:pPr>
        <w:jc w:val="center"/>
      </w:pPr>
    </w:p>
    <w:p w14:paraId="7F2BADA1" w14:textId="692546A8" w:rsidR="00E01461" w:rsidRDefault="00941256" w:rsidP="00941256">
      <w:pPr>
        <w:jc w:val="left"/>
      </w:pPr>
      <w:r>
        <w:rPr>
          <w:noProof/>
        </w:rPr>
        <w:drawing>
          <wp:inline distT="0" distB="0" distL="0" distR="0" wp14:anchorId="05390093" wp14:editId="19626625">
            <wp:extent cx="5267325" cy="2343150"/>
            <wp:effectExtent l="0" t="0" r="9525" b="0"/>
            <wp:docPr id="2059160953" name="Picture 14" descr="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160953" name="Picture 14" descr="A graph with numbers and a line&#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7325" cy="2343150"/>
                    </a:xfrm>
                    <a:prstGeom prst="rect">
                      <a:avLst/>
                    </a:prstGeom>
                    <a:noFill/>
                    <a:ln>
                      <a:noFill/>
                    </a:ln>
                  </pic:spPr>
                </pic:pic>
              </a:graphicData>
            </a:graphic>
          </wp:inline>
        </w:drawing>
      </w:r>
    </w:p>
    <w:p w14:paraId="4112D6CE" w14:textId="49709E56" w:rsidR="00941256" w:rsidRPr="006D6822" w:rsidRDefault="00941256" w:rsidP="00941256">
      <w:pPr>
        <w:jc w:val="center"/>
      </w:pPr>
      <w:r>
        <w:t>Figure 12: Co-Dynamics Influenza Daily Incidence</w:t>
      </w:r>
    </w:p>
    <w:p w14:paraId="735ABFD0" w14:textId="77777777" w:rsidR="00451A99" w:rsidRDefault="00451A99" w:rsidP="00451A99"/>
    <w:p w14:paraId="6CC85EAB" w14:textId="7F879189" w:rsidR="00941256" w:rsidRDefault="00941256" w:rsidP="00941256">
      <w:pPr>
        <w:pStyle w:val="Heading2"/>
      </w:pPr>
      <w:r>
        <w:lastRenderedPageBreak/>
        <w:t>4.4 Interaction and Temporal Decoupling</w:t>
      </w:r>
    </w:p>
    <w:p w14:paraId="54DCDDBD" w14:textId="6F13862D" w:rsidR="00941256" w:rsidRDefault="00941256" w:rsidP="00941256">
      <w:r>
        <w:t>The co-infection results highlight an asymmetric relationship between the two pathogens. Influenza’s short-duration, high transmissibility dynamics dominate early simulation time, while HIV’s slow but gradual transmission continues independently over years. The influenza epidemic concludes within the first month, long before HIV prevalence has substantially increased. As a result, the diseases do not really interact with each other in a significant way.</w:t>
      </w:r>
    </w:p>
    <w:p w14:paraId="1699C6AF" w14:textId="77777777" w:rsidR="00941256" w:rsidRDefault="00941256" w:rsidP="00941256"/>
    <w:p w14:paraId="7AB19BF3" w14:textId="6B649D74" w:rsidR="00110A5F" w:rsidRDefault="00941256" w:rsidP="00941256">
      <w:r w:rsidRPr="00941256">
        <w:t xml:space="preserve">These findings reproduce patterns described in empirical and modelling literature: immunocompromised individuals face higher </w:t>
      </w:r>
      <w:r w:rsidR="00110A5F" w:rsidRPr="00941256">
        <w:t>influenza,</w:t>
      </w:r>
      <w:r w:rsidRPr="00941256">
        <w:t xml:space="preserve"> yet influenza outbreaks exert limited influence on HIV transmission at population scale because of their </w:t>
      </w:r>
      <w:r>
        <w:t>short outbreaks</w:t>
      </w:r>
      <w:r w:rsidR="00110A5F">
        <w:t>.</w:t>
      </w:r>
    </w:p>
    <w:p w14:paraId="414EE3EE" w14:textId="77777777" w:rsidR="00110A5F" w:rsidRDefault="00110A5F" w:rsidP="00941256"/>
    <w:p w14:paraId="2A806671" w14:textId="77777777" w:rsidR="00110A5F" w:rsidRDefault="00110A5F" w:rsidP="00941256"/>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20"/>
        <w:gridCol w:w="86"/>
        <w:gridCol w:w="1371"/>
        <w:gridCol w:w="1180"/>
        <w:gridCol w:w="1984"/>
        <w:gridCol w:w="1349"/>
      </w:tblGrid>
      <w:tr w:rsidR="00110A5F" w:rsidRPr="00110A5F" w14:paraId="7BB6FE75" w14:textId="77777777" w:rsidTr="00110A5F">
        <w:trPr>
          <w:tblHeader/>
          <w:tblCellSpacing w:w="15" w:type="dxa"/>
        </w:trPr>
        <w:tc>
          <w:tcPr>
            <w:tcW w:w="0" w:type="auto"/>
            <w:vAlign w:val="center"/>
            <w:hideMark/>
          </w:tcPr>
          <w:p w14:paraId="2FD19104" w14:textId="1309CF9D" w:rsidR="00110A5F" w:rsidRPr="00110A5F" w:rsidRDefault="00110A5F" w:rsidP="00110A5F">
            <w:pPr>
              <w:jc w:val="left"/>
              <w:rPr>
                <w:b/>
                <w:bCs/>
                <w:lang w:eastAsia="en-AU"/>
              </w:rPr>
            </w:pPr>
          </w:p>
        </w:tc>
        <w:tc>
          <w:tcPr>
            <w:tcW w:w="0" w:type="auto"/>
          </w:tcPr>
          <w:p w14:paraId="1C8C581F" w14:textId="77777777" w:rsidR="00110A5F" w:rsidRPr="00110A5F" w:rsidRDefault="00110A5F" w:rsidP="00110A5F">
            <w:pPr>
              <w:jc w:val="center"/>
              <w:rPr>
                <w:b/>
                <w:bCs/>
                <w:lang w:eastAsia="en-AU"/>
              </w:rPr>
            </w:pPr>
          </w:p>
        </w:tc>
        <w:tc>
          <w:tcPr>
            <w:tcW w:w="0" w:type="auto"/>
            <w:vAlign w:val="center"/>
            <w:hideMark/>
          </w:tcPr>
          <w:p w14:paraId="15B514FC" w14:textId="4520F60E" w:rsidR="00110A5F" w:rsidRPr="00110A5F" w:rsidRDefault="00110A5F" w:rsidP="00110A5F">
            <w:pPr>
              <w:jc w:val="center"/>
              <w:rPr>
                <w:b/>
                <w:bCs/>
                <w:lang w:eastAsia="en-AU"/>
              </w:rPr>
            </w:pPr>
            <w:r w:rsidRPr="00110A5F">
              <w:rPr>
                <w:b/>
                <w:bCs/>
                <w:lang w:eastAsia="en-AU"/>
              </w:rPr>
              <w:t>HIV-only</w:t>
            </w:r>
          </w:p>
        </w:tc>
        <w:tc>
          <w:tcPr>
            <w:tcW w:w="1150" w:type="dxa"/>
            <w:vAlign w:val="center"/>
            <w:hideMark/>
          </w:tcPr>
          <w:p w14:paraId="5EF2B973" w14:textId="77777777" w:rsidR="00110A5F" w:rsidRPr="00110A5F" w:rsidRDefault="00110A5F" w:rsidP="00110A5F">
            <w:pPr>
              <w:jc w:val="center"/>
              <w:rPr>
                <w:b/>
                <w:bCs/>
                <w:lang w:eastAsia="en-AU"/>
              </w:rPr>
            </w:pPr>
            <w:r w:rsidRPr="00110A5F">
              <w:rPr>
                <w:b/>
                <w:bCs/>
                <w:lang w:eastAsia="en-AU"/>
              </w:rPr>
              <w:t>Influenza-only</w:t>
            </w:r>
          </w:p>
        </w:tc>
        <w:tc>
          <w:tcPr>
            <w:tcW w:w="1954" w:type="dxa"/>
            <w:vAlign w:val="center"/>
            <w:hideMark/>
          </w:tcPr>
          <w:p w14:paraId="20C14992" w14:textId="77777777" w:rsidR="00110A5F" w:rsidRPr="00110A5F" w:rsidRDefault="00110A5F" w:rsidP="00110A5F">
            <w:pPr>
              <w:jc w:val="center"/>
              <w:rPr>
                <w:b/>
                <w:bCs/>
                <w:lang w:eastAsia="en-AU"/>
              </w:rPr>
            </w:pPr>
            <w:r w:rsidRPr="00110A5F">
              <w:rPr>
                <w:b/>
                <w:bCs/>
                <w:lang w:eastAsia="en-AU"/>
              </w:rPr>
              <w:t>HIV + Influenza (co-infection)</w:t>
            </w:r>
          </w:p>
        </w:tc>
        <w:tc>
          <w:tcPr>
            <w:tcW w:w="1304" w:type="dxa"/>
            <w:vAlign w:val="center"/>
            <w:hideMark/>
          </w:tcPr>
          <w:p w14:paraId="323022E2" w14:textId="77777777" w:rsidR="00110A5F" w:rsidRPr="00110A5F" w:rsidRDefault="00110A5F" w:rsidP="00110A5F">
            <w:pPr>
              <w:jc w:val="center"/>
              <w:rPr>
                <w:b/>
                <w:bCs/>
                <w:lang w:eastAsia="en-AU"/>
              </w:rPr>
            </w:pPr>
            <w:r w:rsidRPr="00110A5F">
              <w:rPr>
                <w:b/>
                <w:bCs/>
                <w:lang w:eastAsia="en-AU"/>
              </w:rPr>
              <w:t>Relative Change (vs HIV-only)</w:t>
            </w:r>
          </w:p>
        </w:tc>
      </w:tr>
      <w:tr w:rsidR="00110A5F" w:rsidRPr="00110A5F" w14:paraId="69AB365C" w14:textId="77777777" w:rsidTr="00110A5F">
        <w:trPr>
          <w:tblCellSpacing w:w="15" w:type="dxa"/>
        </w:trPr>
        <w:tc>
          <w:tcPr>
            <w:tcW w:w="0" w:type="auto"/>
            <w:vAlign w:val="center"/>
            <w:hideMark/>
          </w:tcPr>
          <w:p w14:paraId="364CBDD9" w14:textId="77777777" w:rsidR="00110A5F" w:rsidRPr="00110A5F" w:rsidRDefault="00110A5F" w:rsidP="00110A5F">
            <w:pPr>
              <w:jc w:val="left"/>
              <w:rPr>
                <w:lang w:eastAsia="en-AU"/>
              </w:rPr>
            </w:pPr>
            <w:r w:rsidRPr="00110A5F">
              <w:rPr>
                <w:b/>
                <w:bCs/>
                <w:lang w:eastAsia="en-AU"/>
              </w:rPr>
              <w:t>HIV cumulative incidence (people ever infected)</w:t>
            </w:r>
          </w:p>
        </w:tc>
        <w:tc>
          <w:tcPr>
            <w:tcW w:w="0" w:type="auto"/>
          </w:tcPr>
          <w:p w14:paraId="33F9C576" w14:textId="77777777" w:rsidR="00110A5F" w:rsidRPr="00110A5F" w:rsidRDefault="00110A5F" w:rsidP="00110A5F">
            <w:pPr>
              <w:jc w:val="center"/>
              <w:rPr>
                <w:lang w:eastAsia="en-AU"/>
              </w:rPr>
            </w:pPr>
          </w:p>
        </w:tc>
        <w:tc>
          <w:tcPr>
            <w:tcW w:w="0" w:type="auto"/>
            <w:vAlign w:val="center"/>
            <w:hideMark/>
          </w:tcPr>
          <w:p w14:paraId="391C04AD" w14:textId="4F1D595B" w:rsidR="00110A5F" w:rsidRPr="00110A5F" w:rsidRDefault="00110A5F" w:rsidP="00110A5F">
            <w:pPr>
              <w:jc w:val="center"/>
              <w:rPr>
                <w:lang w:eastAsia="en-AU"/>
              </w:rPr>
            </w:pPr>
            <w:r w:rsidRPr="00110A5F">
              <w:rPr>
                <w:lang w:eastAsia="en-AU"/>
              </w:rPr>
              <w:t>~450 (19 %)</w:t>
            </w:r>
          </w:p>
        </w:tc>
        <w:tc>
          <w:tcPr>
            <w:tcW w:w="1150" w:type="dxa"/>
            <w:vAlign w:val="center"/>
            <w:hideMark/>
          </w:tcPr>
          <w:p w14:paraId="02EC2855" w14:textId="77777777" w:rsidR="00110A5F" w:rsidRPr="00110A5F" w:rsidRDefault="00110A5F" w:rsidP="00110A5F">
            <w:pPr>
              <w:jc w:val="center"/>
              <w:rPr>
                <w:lang w:eastAsia="en-AU"/>
              </w:rPr>
            </w:pPr>
            <w:r w:rsidRPr="00110A5F">
              <w:rPr>
                <w:lang w:eastAsia="en-AU"/>
              </w:rPr>
              <w:t>–</w:t>
            </w:r>
          </w:p>
        </w:tc>
        <w:tc>
          <w:tcPr>
            <w:tcW w:w="1954" w:type="dxa"/>
            <w:vAlign w:val="center"/>
            <w:hideMark/>
          </w:tcPr>
          <w:p w14:paraId="38D4034C" w14:textId="77777777" w:rsidR="00110A5F" w:rsidRPr="00110A5F" w:rsidRDefault="00110A5F" w:rsidP="00110A5F">
            <w:pPr>
              <w:jc w:val="center"/>
              <w:rPr>
                <w:lang w:eastAsia="en-AU"/>
              </w:rPr>
            </w:pPr>
            <w:r w:rsidRPr="00110A5F">
              <w:rPr>
                <w:lang w:eastAsia="en-AU"/>
              </w:rPr>
              <w:t>~470 (20 %)</w:t>
            </w:r>
          </w:p>
        </w:tc>
        <w:tc>
          <w:tcPr>
            <w:tcW w:w="1304" w:type="dxa"/>
            <w:vAlign w:val="center"/>
            <w:hideMark/>
          </w:tcPr>
          <w:p w14:paraId="388F39DA" w14:textId="76E417B5" w:rsidR="00110A5F" w:rsidRPr="00110A5F" w:rsidRDefault="00110A5F" w:rsidP="00110A5F">
            <w:pPr>
              <w:jc w:val="center"/>
              <w:rPr>
                <w:lang w:eastAsia="en-AU"/>
              </w:rPr>
            </w:pPr>
            <w:r w:rsidRPr="00110A5F">
              <w:rPr>
                <w:b/>
                <w:bCs/>
                <w:lang w:eastAsia="en-AU"/>
              </w:rPr>
              <w:t>+4%</w:t>
            </w:r>
          </w:p>
        </w:tc>
      </w:tr>
      <w:tr w:rsidR="00110A5F" w:rsidRPr="00110A5F" w14:paraId="60673B8E" w14:textId="77777777" w:rsidTr="00110A5F">
        <w:trPr>
          <w:tblCellSpacing w:w="15" w:type="dxa"/>
        </w:trPr>
        <w:tc>
          <w:tcPr>
            <w:tcW w:w="0" w:type="auto"/>
            <w:vAlign w:val="center"/>
            <w:hideMark/>
          </w:tcPr>
          <w:p w14:paraId="68516347" w14:textId="77777777" w:rsidR="00110A5F" w:rsidRPr="00110A5F" w:rsidRDefault="00110A5F" w:rsidP="00110A5F">
            <w:pPr>
              <w:jc w:val="left"/>
              <w:rPr>
                <w:lang w:eastAsia="en-AU"/>
              </w:rPr>
            </w:pPr>
            <w:r w:rsidRPr="00110A5F">
              <w:rPr>
                <w:b/>
                <w:bCs/>
                <w:lang w:eastAsia="en-AU"/>
              </w:rPr>
              <w:t>HIV prevalence (active infections at day 730)</w:t>
            </w:r>
          </w:p>
        </w:tc>
        <w:tc>
          <w:tcPr>
            <w:tcW w:w="0" w:type="auto"/>
          </w:tcPr>
          <w:p w14:paraId="2BE27E9C" w14:textId="77777777" w:rsidR="00110A5F" w:rsidRPr="00110A5F" w:rsidRDefault="00110A5F" w:rsidP="00110A5F">
            <w:pPr>
              <w:jc w:val="center"/>
              <w:rPr>
                <w:lang w:eastAsia="en-AU"/>
              </w:rPr>
            </w:pPr>
          </w:p>
        </w:tc>
        <w:tc>
          <w:tcPr>
            <w:tcW w:w="0" w:type="auto"/>
            <w:vAlign w:val="center"/>
            <w:hideMark/>
          </w:tcPr>
          <w:p w14:paraId="6ECAD897" w14:textId="77777777" w:rsidR="00110A5F" w:rsidRDefault="00110A5F" w:rsidP="00110A5F">
            <w:pPr>
              <w:jc w:val="center"/>
              <w:rPr>
                <w:lang w:eastAsia="en-AU"/>
              </w:rPr>
            </w:pPr>
            <w:r w:rsidRPr="00110A5F">
              <w:rPr>
                <w:lang w:eastAsia="en-AU"/>
              </w:rPr>
              <w:t>150</w:t>
            </w:r>
            <w:r>
              <w:rPr>
                <w:lang w:eastAsia="en-AU"/>
              </w:rPr>
              <w:t xml:space="preserve"> </w:t>
            </w:r>
          </w:p>
          <w:p w14:paraId="155A7E4D" w14:textId="244B10A9" w:rsidR="00110A5F" w:rsidRPr="00110A5F" w:rsidRDefault="00110A5F" w:rsidP="00110A5F">
            <w:pPr>
              <w:jc w:val="center"/>
              <w:rPr>
                <w:lang w:eastAsia="en-AU"/>
              </w:rPr>
            </w:pPr>
            <w:r w:rsidRPr="00110A5F">
              <w:rPr>
                <w:lang w:eastAsia="en-AU"/>
              </w:rPr>
              <w:t>(≈ 6 – 7 %)</w:t>
            </w:r>
          </w:p>
        </w:tc>
        <w:tc>
          <w:tcPr>
            <w:tcW w:w="1150" w:type="dxa"/>
            <w:vAlign w:val="center"/>
            <w:hideMark/>
          </w:tcPr>
          <w:p w14:paraId="4BAC0BD7" w14:textId="77777777" w:rsidR="00110A5F" w:rsidRPr="00110A5F" w:rsidRDefault="00110A5F" w:rsidP="00110A5F">
            <w:pPr>
              <w:jc w:val="center"/>
              <w:rPr>
                <w:lang w:eastAsia="en-AU"/>
              </w:rPr>
            </w:pPr>
            <w:r w:rsidRPr="00110A5F">
              <w:rPr>
                <w:lang w:eastAsia="en-AU"/>
              </w:rPr>
              <w:t>–</w:t>
            </w:r>
          </w:p>
        </w:tc>
        <w:tc>
          <w:tcPr>
            <w:tcW w:w="1954" w:type="dxa"/>
            <w:vAlign w:val="center"/>
            <w:hideMark/>
          </w:tcPr>
          <w:p w14:paraId="202E1E3F" w14:textId="77777777" w:rsidR="00110A5F" w:rsidRDefault="00110A5F" w:rsidP="00110A5F">
            <w:pPr>
              <w:jc w:val="center"/>
              <w:rPr>
                <w:lang w:eastAsia="en-AU"/>
              </w:rPr>
            </w:pPr>
            <w:r w:rsidRPr="00110A5F">
              <w:rPr>
                <w:lang w:eastAsia="en-AU"/>
              </w:rPr>
              <w:t xml:space="preserve">170–180 </w:t>
            </w:r>
          </w:p>
          <w:p w14:paraId="224F15F8" w14:textId="270905BE" w:rsidR="00110A5F" w:rsidRPr="00110A5F" w:rsidRDefault="00110A5F" w:rsidP="00110A5F">
            <w:pPr>
              <w:jc w:val="center"/>
              <w:rPr>
                <w:lang w:eastAsia="en-AU"/>
              </w:rPr>
            </w:pPr>
            <w:r w:rsidRPr="00110A5F">
              <w:rPr>
                <w:lang w:eastAsia="en-AU"/>
              </w:rPr>
              <w:t>(≈ 7 –8 %)</w:t>
            </w:r>
          </w:p>
        </w:tc>
        <w:tc>
          <w:tcPr>
            <w:tcW w:w="1304" w:type="dxa"/>
            <w:vAlign w:val="center"/>
            <w:hideMark/>
          </w:tcPr>
          <w:p w14:paraId="4F0A7CEC" w14:textId="77777777" w:rsidR="00110A5F" w:rsidRPr="00110A5F" w:rsidRDefault="00110A5F" w:rsidP="00110A5F">
            <w:pPr>
              <w:jc w:val="center"/>
              <w:rPr>
                <w:lang w:eastAsia="en-AU"/>
              </w:rPr>
            </w:pPr>
            <w:r w:rsidRPr="00110A5F">
              <w:rPr>
                <w:b/>
                <w:bCs/>
                <w:lang w:eastAsia="en-AU"/>
              </w:rPr>
              <w:t>+10 – 15 %</w:t>
            </w:r>
          </w:p>
        </w:tc>
      </w:tr>
      <w:tr w:rsidR="00110A5F" w:rsidRPr="00110A5F" w14:paraId="3F61CB5F" w14:textId="77777777" w:rsidTr="00110A5F">
        <w:trPr>
          <w:tblCellSpacing w:w="15" w:type="dxa"/>
        </w:trPr>
        <w:tc>
          <w:tcPr>
            <w:tcW w:w="0" w:type="auto"/>
            <w:vAlign w:val="center"/>
            <w:hideMark/>
          </w:tcPr>
          <w:p w14:paraId="73649DE9" w14:textId="77777777" w:rsidR="00110A5F" w:rsidRPr="00110A5F" w:rsidRDefault="00110A5F" w:rsidP="00110A5F">
            <w:pPr>
              <w:jc w:val="left"/>
              <w:rPr>
                <w:lang w:eastAsia="en-AU"/>
              </w:rPr>
            </w:pPr>
            <w:r w:rsidRPr="00110A5F">
              <w:rPr>
                <w:b/>
                <w:bCs/>
                <w:lang w:eastAsia="en-AU"/>
              </w:rPr>
              <w:t>HIV daily incidence (steady-state mean)</w:t>
            </w:r>
          </w:p>
        </w:tc>
        <w:tc>
          <w:tcPr>
            <w:tcW w:w="0" w:type="auto"/>
          </w:tcPr>
          <w:p w14:paraId="06308E39" w14:textId="77777777" w:rsidR="00110A5F" w:rsidRPr="00110A5F" w:rsidRDefault="00110A5F" w:rsidP="00110A5F">
            <w:pPr>
              <w:jc w:val="center"/>
              <w:rPr>
                <w:lang w:eastAsia="en-AU"/>
              </w:rPr>
            </w:pPr>
          </w:p>
        </w:tc>
        <w:tc>
          <w:tcPr>
            <w:tcW w:w="0" w:type="auto"/>
            <w:vAlign w:val="center"/>
            <w:hideMark/>
          </w:tcPr>
          <w:p w14:paraId="760ADFFD" w14:textId="45DA3A8C" w:rsidR="00110A5F" w:rsidRPr="00110A5F" w:rsidRDefault="00110A5F" w:rsidP="00110A5F">
            <w:pPr>
              <w:jc w:val="center"/>
              <w:rPr>
                <w:lang w:eastAsia="en-AU"/>
              </w:rPr>
            </w:pPr>
            <w:r w:rsidRPr="00110A5F">
              <w:rPr>
                <w:lang w:eastAsia="en-AU"/>
              </w:rPr>
              <w:t>≈ 1 case day</w:t>
            </w:r>
          </w:p>
        </w:tc>
        <w:tc>
          <w:tcPr>
            <w:tcW w:w="1150" w:type="dxa"/>
            <w:vAlign w:val="center"/>
            <w:hideMark/>
          </w:tcPr>
          <w:p w14:paraId="1A3FDFED" w14:textId="77777777" w:rsidR="00110A5F" w:rsidRPr="00110A5F" w:rsidRDefault="00110A5F" w:rsidP="00110A5F">
            <w:pPr>
              <w:jc w:val="center"/>
              <w:rPr>
                <w:lang w:eastAsia="en-AU"/>
              </w:rPr>
            </w:pPr>
            <w:r w:rsidRPr="00110A5F">
              <w:rPr>
                <w:lang w:eastAsia="en-AU"/>
              </w:rPr>
              <w:t>–</w:t>
            </w:r>
          </w:p>
        </w:tc>
        <w:tc>
          <w:tcPr>
            <w:tcW w:w="1954" w:type="dxa"/>
            <w:vAlign w:val="center"/>
            <w:hideMark/>
          </w:tcPr>
          <w:p w14:paraId="1F7E5A0C" w14:textId="75D855A7" w:rsidR="00110A5F" w:rsidRPr="00110A5F" w:rsidRDefault="00110A5F" w:rsidP="00110A5F">
            <w:pPr>
              <w:jc w:val="center"/>
              <w:rPr>
                <w:lang w:eastAsia="en-AU"/>
              </w:rPr>
            </w:pPr>
            <w:r w:rsidRPr="00110A5F">
              <w:rPr>
                <w:lang w:eastAsia="en-AU"/>
              </w:rPr>
              <w:t>≈ 1 case day</w:t>
            </w:r>
          </w:p>
        </w:tc>
        <w:tc>
          <w:tcPr>
            <w:tcW w:w="1304" w:type="dxa"/>
            <w:vAlign w:val="center"/>
            <w:hideMark/>
          </w:tcPr>
          <w:p w14:paraId="4D5134C2" w14:textId="77777777" w:rsidR="00110A5F" w:rsidRPr="00110A5F" w:rsidRDefault="00110A5F" w:rsidP="00110A5F">
            <w:pPr>
              <w:jc w:val="center"/>
              <w:rPr>
                <w:lang w:eastAsia="en-AU"/>
              </w:rPr>
            </w:pPr>
            <w:r w:rsidRPr="00110A5F">
              <w:rPr>
                <w:lang w:eastAsia="en-AU"/>
              </w:rPr>
              <w:t>≈ 0 % change</w:t>
            </w:r>
          </w:p>
        </w:tc>
      </w:tr>
      <w:tr w:rsidR="00110A5F" w:rsidRPr="00110A5F" w14:paraId="605DA5F6" w14:textId="77777777" w:rsidTr="00110A5F">
        <w:trPr>
          <w:tblCellSpacing w:w="15" w:type="dxa"/>
        </w:trPr>
        <w:tc>
          <w:tcPr>
            <w:tcW w:w="0" w:type="auto"/>
            <w:vAlign w:val="center"/>
            <w:hideMark/>
          </w:tcPr>
          <w:p w14:paraId="25C3CDA3" w14:textId="77777777" w:rsidR="00110A5F" w:rsidRPr="00110A5F" w:rsidRDefault="00110A5F" w:rsidP="00110A5F">
            <w:pPr>
              <w:jc w:val="left"/>
              <w:rPr>
                <w:lang w:eastAsia="en-AU"/>
              </w:rPr>
            </w:pPr>
            <w:r w:rsidRPr="00110A5F">
              <w:rPr>
                <w:b/>
                <w:bCs/>
                <w:lang w:eastAsia="en-AU"/>
              </w:rPr>
              <w:t>Influenza cumulative incidence (people ever infected)</w:t>
            </w:r>
          </w:p>
        </w:tc>
        <w:tc>
          <w:tcPr>
            <w:tcW w:w="0" w:type="auto"/>
          </w:tcPr>
          <w:p w14:paraId="3ECCCE11" w14:textId="77777777" w:rsidR="00110A5F" w:rsidRPr="00110A5F" w:rsidRDefault="00110A5F" w:rsidP="00110A5F">
            <w:pPr>
              <w:jc w:val="center"/>
              <w:rPr>
                <w:lang w:eastAsia="en-AU"/>
              </w:rPr>
            </w:pPr>
          </w:p>
        </w:tc>
        <w:tc>
          <w:tcPr>
            <w:tcW w:w="0" w:type="auto"/>
            <w:vAlign w:val="center"/>
            <w:hideMark/>
          </w:tcPr>
          <w:p w14:paraId="63B49CB0" w14:textId="0FCCCC78" w:rsidR="00110A5F" w:rsidRPr="00110A5F" w:rsidRDefault="00110A5F" w:rsidP="00110A5F">
            <w:pPr>
              <w:jc w:val="center"/>
              <w:rPr>
                <w:lang w:eastAsia="en-AU"/>
              </w:rPr>
            </w:pPr>
            <w:r w:rsidRPr="00110A5F">
              <w:rPr>
                <w:lang w:eastAsia="en-AU"/>
              </w:rPr>
              <w:t>–</w:t>
            </w:r>
          </w:p>
        </w:tc>
        <w:tc>
          <w:tcPr>
            <w:tcW w:w="1150" w:type="dxa"/>
            <w:vAlign w:val="center"/>
            <w:hideMark/>
          </w:tcPr>
          <w:p w14:paraId="596356BB" w14:textId="77777777" w:rsidR="00110A5F" w:rsidRDefault="00110A5F" w:rsidP="00110A5F">
            <w:pPr>
              <w:jc w:val="center"/>
              <w:rPr>
                <w:lang w:eastAsia="en-AU"/>
              </w:rPr>
            </w:pPr>
            <w:r w:rsidRPr="00110A5F">
              <w:rPr>
                <w:lang w:eastAsia="en-AU"/>
              </w:rPr>
              <w:t xml:space="preserve">~2,300 </w:t>
            </w:r>
          </w:p>
          <w:p w14:paraId="22EBE7CD" w14:textId="0141EE65" w:rsidR="00110A5F" w:rsidRPr="00110A5F" w:rsidRDefault="00110A5F" w:rsidP="00110A5F">
            <w:pPr>
              <w:jc w:val="center"/>
              <w:rPr>
                <w:lang w:eastAsia="en-AU"/>
              </w:rPr>
            </w:pPr>
            <w:r w:rsidRPr="00110A5F">
              <w:rPr>
                <w:lang w:eastAsia="en-AU"/>
              </w:rPr>
              <w:t>(&gt; 95 %)</w:t>
            </w:r>
          </w:p>
        </w:tc>
        <w:tc>
          <w:tcPr>
            <w:tcW w:w="1954" w:type="dxa"/>
            <w:vAlign w:val="center"/>
            <w:hideMark/>
          </w:tcPr>
          <w:p w14:paraId="4F287179" w14:textId="77777777" w:rsidR="00110A5F" w:rsidRPr="00110A5F" w:rsidRDefault="00110A5F" w:rsidP="00110A5F">
            <w:pPr>
              <w:jc w:val="center"/>
              <w:rPr>
                <w:lang w:eastAsia="en-AU"/>
              </w:rPr>
            </w:pPr>
            <w:r w:rsidRPr="00110A5F">
              <w:rPr>
                <w:lang w:eastAsia="en-AU"/>
              </w:rPr>
              <w:t>~2,300 (&gt; 95 %)</w:t>
            </w:r>
          </w:p>
        </w:tc>
        <w:tc>
          <w:tcPr>
            <w:tcW w:w="1304" w:type="dxa"/>
            <w:vAlign w:val="center"/>
            <w:hideMark/>
          </w:tcPr>
          <w:p w14:paraId="5D960C2B" w14:textId="77777777" w:rsidR="00110A5F" w:rsidRPr="00110A5F" w:rsidRDefault="00110A5F" w:rsidP="00110A5F">
            <w:pPr>
              <w:jc w:val="center"/>
              <w:rPr>
                <w:lang w:eastAsia="en-AU"/>
              </w:rPr>
            </w:pPr>
            <w:r w:rsidRPr="00110A5F">
              <w:rPr>
                <w:lang w:eastAsia="en-AU"/>
              </w:rPr>
              <w:t>≈ 0 % change</w:t>
            </w:r>
          </w:p>
        </w:tc>
      </w:tr>
      <w:tr w:rsidR="00110A5F" w:rsidRPr="00110A5F" w14:paraId="17B73FAF" w14:textId="77777777" w:rsidTr="00110A5F">
        <w:trPr>
          <w:tblCellSpacing w:w="15" w:type="dxa"/>
        </w:trPr>
        <w:tc>
          <w:tcPr>
            <w:tcW w:w="0" w:type="auto"/>
            <w:vAlign w:val="center"/>
            <w:hideMark/>
          </w:tcPr>
          <w:p w14:paraId="03B4AE21" w14:textId="77777777" w:rsidR="00110A5F" w:rsidRPr="00110A5F" w:rsidRDefault="00110A5F" w:rsidP="00110A5F">
            <w:pPr>
              <w:jc w:val="left"/>
              <w:rPr>
                <w:lang w:eastAsia="en-AU"/>
              </w:rPr>
            </w:pPr>
            <w:r w:rsidRPr="00110A5F">
              <w:rPr>
                <w:b/>
                <w:bCs/>
                <w:lang w:eastAsia="en-AU"/>
              </w:rPr>
              <w:t>Influenza prevalence (peak)</w:t>
            </w:r>
          </w:p>
        </w:tc>
        <w:tc>
          <w:tcPr>
            <w:tcW w:w="0" w:type="auto"/>
          </w:tcPr>
          <w:p w14:paraId="6DFAD3A1" w14:textId="77777777" w:rsidR="00110A5F" w:rsidRPr="00110A5F" w:rsidRDefault="00110A5F" w:rsidP="00110A5F">
            <w:pPr>
              <w:jc w:val="center"/>
              <w:rPr>
                <w:lang w:eastAsia="en-AU"/>
              </w:rPr>
            </w:pPr>
          </w:p>
        </w:tc>
        <w:tc>
          <w:tcPr>
            <w:tcW w:w="0" w:type="auto"/>
            <w:vAlign w:val="center"/>
            <w:hideMark/>
          </w:tcPr>
          <w:p w14:paraId="4588E0B6" w14:textId="520A3E09" w:rsidR="00110A5F" w:rsidRPr="00110A5F" w:rsidRDefault="00110A5F" w:rsidP="00110A5F">
            <w:pPr>
              <w:jc w:val="center"/>
              <w:rPr>
                <w:lang w:eastAsia="en-AU"/>
              </w:rPr>
            </w:pPr>
            <w:r w:rsidRPr="00110A5F">
              <w:rPr>
                <w:lang w:eastAsia="en-AU"/>
              </w:rPr>
              <w:t>–</w:t>
            </w:r>
          </w:p>
        </w:tc>
        <w:tc>
          <w:tcPr>
            <w:tcW w:w="1150" w:type="dxa"/>
            <w:vAlign w:val="center"/>
            <w:hideMark/>
          </w:tcPr>
          <w:p w14:paraId="3BE477AF" w14:textId="77777777" w:rsidR="00110A5F" w:rsidRDefault="00110A5F" w:rsidP="00110A5F">
            <w:pPr>
              <w:jc w:val="center"/>
              <w:rPr>
                <w:lang w:eastAsia="en-AU"/>
              </w:rPr>
            </w:pPr>
            <w:r w:rsidRPr="00110A5F">
              <w:rPr>
                <w:lang w:eastAsia="en-AU"/>
              </w:rPr>
              <w:t xml:space="preserve">~1,800 </w:t>
            </w:r>
          </w:p>
          <w:p w14:paraId="2F216CDA" w14:textId="53032D0F" w:rsidR="00110A5F" w:rsidRPr="00110A5F" w:rsidRDefault="00110A5F" w:rsidP="00110A5F">
            <w:pPr>
              <w:jc w:val="center"/>
              <w:rPr>
                <w:lang w:eastAsia="en-AU"/>
              </w:rPr>
            </w:pPr>
            <w:r w:rsidRPr="00110A5F">
              <w:rPr>
                <w:lang w:eastAsia="en-AU"/>
              </w:rPr>
              <w:t>(≈ 75 %)</w:t>
            </w:r>
          </w:p>
        </w:tc>
        <w:tc>
          <w:tcPr>
            <w:tcW w:w="1954" w:type="dxa"/>
            <w:vAlign w:val="center"/>
            <w:hideMark/>
          </w:tcPr>
          <w:p w14:paraId="3059ACA8" w14:textId="77777777" w:rsidR="00110A5F" w:rsidRPr="00110A5F" w:rsidRDefault="00110A5F" w:rsidP="00110A5F">
            <w:pPr>
              <w:jc w:val="center"/>
              <w:rPr>
                <w:lang w:eastAsia="en-AU"/>
              </w:rPr>
            </w:pPr>
            <w:r w:rsidRPr="00110A5F">
              <w:rPr>
                <w:lang w:eastAsia="en-AU"/>
              </w:rPr>
              <w:t>~1,800 (≈ 75 %)</w:t>
            </w:r>
          </w:p>
        </w:tc>
        <w:tc>
          <w:tcPr>
            <w:tcW w:w="1304" w:type="dxa"/>
            <w:vAlign w:val="center"/>
            <w:hideMark/>
          </w:tcPr>
          <w:p w14:paraId="7B416B1D" w14:textId="77777777" w:rsidR="00110A5F" w:rsidRPr="00110A5F" w:rsidRDefault="00110A5F" w:rsidP="00110A5F">
            <w:pPr>
              <w:jc w:val="center"/>
              <w:rPr>
                <w:lang w:eastAsia="en-AU"/>
              </w:rPr>
            </w:pPr>
            <w:r w:rsidRPr="00110A5F">
              <w:rPr>
                <w:lang w:eastAsia="en-AU"/>
              </w:rPr>
              <w:t>≈ 0 % change</w:t>
            </w:r>
          </w:p>
        </w:tc>
      </w:tr>
      <w:tr w:rsidR="00110A5F" w:rsidRPr="00110A5F" w14:paraId="2A2FDCFC" w14:textId="77777777" w:rsidTr="00110A5F">
        <w:trPr>
          <w:tblCellSpacing w:w="15" w:type="dxa"/>
        </w:trPr>
        <w:tc>
          <w:tcPr>
            <w:tcW w:w="0" w:type="auto"/>
            <w:vAlign w:val="center"/>
            <w:hideMark/>
          </w:tcPr>
          <w:p w14:paraId="6C12D1B2" w14:textId="77777777" w:rsidR="00110A5F" w:rsidRPr="00110A5F" w:rsidRDefault="00110A5F" w:rsidP="00110A5F">
            <w:pPr>
              <w:jc w:val="left"/>
              <w:rPr>
                <w:lang w:eastAsia="en-AU"/>
              </w:rPr>
            </w:pPr>
            <w:r w:rsidRPr="00110A5F">
              <w:rPr>
                <w:b/>
                <w:bCs/>
                <w:lang w:eastAsia="en-AU"/>
              </w:rPr>
              <w:t>Influenza daily incidence (peak)</w:t>
            </w:r>
          </w:p>
        </w:tc>
        <w:tc>
          <w:tcPr>
            <w:tcW w:w="0" w:type="auto"/>
          </w:tcPr>
          <w:p w14:paraId="6F9BFD26" w14:textId="77777777" w:rsidR="00110A5F" w:rsidRPr="00110A5F" w:rsidRDefault="00110A5F" w:rsidP="00110A5F">
            <w:pPr>
              <w:jc w:val="center"/>
              <w:rPr>
                <w:lang w:eastAsia="en-AU"/>
              </w:rPr>
            </w:pPr>
          </w:p>
        </w:tc>
        <w:tc>
          <w:tcPr>
            <w:tcW w:w="0" w:type="auto"/>
            <w:vAlign w:val="center"/>
            <w:hideMark/>
          </w:tcPr>
          <w:p w14:paraId="2903918D" w14:textId="4A95CB10" w:rsidR="00110A5F" w:rsidRPr="00110A5F" w:rsidRDefault="00110A5F" w:rsidP="00110A5F">
            <w:pPr>
              <w:jc w:val="center"/>
              <w:rPr>
                <w:lang w:eastAsia="en-AU"/>
              </w:rPr>
            </w:pPr>
            <w:r w:rsidRPr="00110A5F">
              <w:rPr>
                <w:lang w:eastAsia="en-AU"/>
              </w:rPr>
              <w:t>–</w:t>
            </w:r>
          </w:p>
        </w:tc>
        <w:tc>
          <w:tcPr>
            <w:tcW w:w="1150" w:type="dxa"/>
            <w:vAlign w:val="center"/>
            <w:hideMark/>
          </w:tcPr>
          <w:p w14:paraId="08F399AE" w14:textId="02456266" w:rsidR="00110A5F" w:rsidRPr="00110A5F" w:rsidRDefault="00110A5F" w:rsidP="00110A5F">
            <w:pPr>
              <w:jc w:val="center"/>
              <w:rPr>
                <w:lang w:eastAsia="en-AU"/>
              </w:rPr>
            </w:pPr>
            <w:r w:rsidRPr="00110A5F">
              <w:rPr>
                <w:lang w:eastAsia="en-AU"/>
              </w:rPr>
              <w:t>~350 – 400 cases day</w:t>
            </w:r>
          </w:p>
        </w:tc>
        <w:tc>
          <w:tcPr>
            <w:tcW w:w="1954" w:type="dxa"/>
            <w:vAlign w:val="center"/>
            <w:hideMark/>
          </w:tcPr>
          <w:p w14:paraId="045B5852" w14:textId="51ACBA90" w:rsidR="00110A5F" w:rsidRPr="00110A5F" w:rsidRDefault="00110A5F" w:rsidP="00110A5F">
            <w:pPr>
              <w:jc w:val="center"/>
              <w:rPr>
                <w:lang w:eastAsia="en-AU"/>
              </w:rPr>
            </w:pPr>
            <w:r w:rsidRPr="00110A5F">
              <w:rPr>
                <w:lang w:eastAsia="en-AU"/>
              </w:rPr>
              <w:t>~400 cases day</w:t>
            </w:r>
          </w:p>
        </w:tc>
        <w:tc>
          <w:tcPr>
            <w:tcW w:w="1304" w:type="dxa"/>
            <w:vAlign w:val="center"/>
            <w:hideMark/>
          </w:tcPr>
          <w:p w14:paraId="3F57E66E" w14:textId="77777777" w:rsidR="00110A5F" w:rsidRPr="00110A5F" w:rsidRDefault="00110A5F" w:rsidP="00110A5F">
            <w:pPr>
              <w:jc w:val="center"/>
              <w:rPr>
                <w:lang w:eastAsia="en-AU"/>
              </w:rPr>
            </w:pPr>
            <w:r w:rsidRPr="00110A5F">
              <w:rPr>
                <w:lang w:eastAsia="en-AU"/>
              </w:rPr>
              <w:t>+5 – 10 % (early-phase)</w:t>
            </w:r>
          </w:p>
        </w:tc>
      </w:tr>
      <w:tr w:rsidR="00110A5F" w:rsidRPr="00110A5F" w14:paraId="28B78936" w14:textId="77777777" w:rsidTr="00110A5F">
        <w:trPr>
          <w:tblCellSpacing w:w="15" w:type="dxa"/>
        </w:trPr>
        <w:tc>
          <w:tcPr>
            <w:tcW w:w="0" w:type="auto"/>
            <w:vAlign w:val="center"/>
            <w:hideMark/>
          </w:tcPr>
          <w:p w14:paraId="093D6CEB" w14:textId="77777777" w:rsidR="00110A5F" w:rsidRPr="00110A5F" w:rsidRDefault="00110A5F" w:rsidP="00110A5F">
            <w:pPr>
              <w:jc w:val="left"/>
              <w:rPr>
                <w:lang w:eastAsia="en-AU"/>
              </w:rPr>
            </w:pPr>
            <w:r w:rsidRPr="00110A5F">
              <w:rPr>
                <w:b/>
                <w:bCs/>
                <w:lang w:eastAsia="en-AU"/>
              </w:rPr>
              <w:t>Epidemic duration</w:t>
            </w:r>
          </w:p>
        </w:tc>
        <w:tc>
          <w:tcPr>
            <w:tcW w:w="0" w:type="auto"/>
          </w:tcPr>
          <w:p w14:paraId="46698355" w14:textId="77777777" w:rsidR="00110A5F" w:rsidRPr="00110A5F" w:rsidRDefault="00110A5F" w:rsidP="00110A5F">
            <w:pPr>
              <w:jc w:val="center"/>
              <w:rPr>
                <w:lang w:eastAsia="en-AU"/>
              </w:rPr>
            </w:pPr>
          </w:p>
        </w:tc>
        <w:tc>
          <w:tcPr>
            <w:tcW w:w="0" w:type="auto"/>
            <w:vAlign w:val="center"/>
            <w:hideMark/>
          </w:tcPr>
          <w:p w14:paraId="14881DC9" w14:textId="4E4BA0ED" w:rsidR="00110A5F" w:rsidRPr="00110A5F" w:rsidRDefault="00110A5F" w:rsidP="00110A5F">
            <w:pPr>
              <w:jc w:val="center"/>
              <w:rPr>
                <w:lang w:eastAsia="en-AU"/>
              </w:rPr>
            </w:pPr>
            <w:r w:rsidRPr="00110A5F">
              <w:rPr>
                <w:lang w:eastAsia="en-AU"/>
              </w:rPr>
              <w:t>Chronic (persistent)</w:t>
            </w:r>
          </w:p>
        </w:tc>
        <w:tc>
          <w:tcPr>
            <w:tcW w:w="1150" w:type="dxa"/>
            <w:vAlign w:val="center"/>
            <w:hideMark/>
          </w:tcPr>
          <w:p w14:paraId="44EB5427" w14:textId="0B78ACFF" w:rsidR="00110A5F" w:rsidRPr="00110A5F" w:rsidRDefault="00110A5F" w:rsidP="00110A5F">
            <w:pPr>
              <w:jc w:val="center"/>
              <w:rPr>
                <w:lang w:eastAsia="en-AU"/>
              </w:rPr>
            </w:pPr>
            <w:r>
              <w:rPr>
                <w:lang w:eastAsia="en-AU"/>
              </w:rPr>
              <w:t>Acute</w:t>
            </w:r>
            <w:r w:rsidRPr="00110A5F">
              <w:rPr>
                <w:lang w:eastAsia="en-AU"/>
              </w:rPr>
              <w:t xml:space="preserve"> &lt; 30 days</w:t>
            </w:r>
          </w:p>
        </w:tc>
        <w:tc>
          <w:tcPr>
            <w:tcW w:w="1954" w:type="dxa"/>
            <w:vAlign w:val="center"/>
            <w:hideMark/>
          </w:tcPr>
          <w:p w14:paraId="1308357C" w14:textId="4BEA9BE6" w:rsidR="00110A5F" w:rsidRPr="00110A5F" w:rsidRDefault="00110A5F" w:rsidP="00110A5F">
            <w:pPr>
              <w:jc w:val="center"/>
              <w:rPr>
                <w:lang w:eastAsia="en-AU"/>
              </w:rPr>
            </w:pPr>
            <w:r w:rsidRPr="00110A5F">
              <w:rPr>
                <w:lang w:eastAsia="en-AU"/>
              </w:rPr>
              <w:t xml:space="preserve"> </w:t>
            </w:r>
            <w:r>
              <w:rPr>
                <w:lang w:eastAsia="en-AU"/>
              </w:rPr>
              <w:t>D</w:t>
            </w:r>
            <w:r w:rsidRPr="00110A5F">
              <w:rPr>
                <w:lang w:eastAsia="en-AU"/>
              </w:rPr>
              <w:t>iseases decoupled</w:t>
            </w:r>
          </w:p>
        </w:tc>
        <w:tc>
          <w:tcPr>
            <w:tcW w:w="1304" w:type="dxa"/>
            <w:vAlign w:val="center"/>
            <w:hideMark/>
          </w:tcPr>
          <w:p w14:paraId="3CF89D4E" w14:textId="77777777" w:rsidR="00110A5F" w:rsidRPr="00110A5F" w:rsidRDefault="00110A5F" w:rsidP="00110A5F">
            <w:pPr>
              <w:jc w:val="center"/>
              <w:rPr>
                <w:lang w:eastAsia="en-AU"/>
              </w:rPr>
            </w:pPr>
            <w:r w:rsidRPr="00110A5F">
              <w:rPr>
                <w:lang w:eastAsia="en-AU"/>
              </w:rPr>
              <w:t>–</w:t>
            </w:r>
          </w:p>
        </w:tc>
      </w:tr>
    </w:tbl>
    <w:p w14:paraId="69F5C958" w14:textId="2950E6D3" w:rsidR="00110A5F" w:rsidRPr="00941256" w:rsidRDefault="00110A5F" w:rsidP="00110A5F">
      <w:pPr>
        <w:jc w:val="center"/>
      </w:pPr>
      <w:r>
        <w:t>Table 1: Comparison of epidemic outcomes across simulation scenarios</w:t>
      </w:r>
    </w:p>
    <w:p w14:paraId="5CF03E18" w14:textId="6847629A" w:rsidR="009C687A" w:rsidRDefault="009C687A" w:rsidP="009C687A">
      <w:pPr>
        <w:pStyle w:val="Heading1"/>
      </w:pPr>
      <w:bookmarkStart w:id="12" w:name="_Toc46306620"/>
      <w:r>
        <w:t>5. Discussion</w:t>
      </w:r>
      <w:bookmarkEnd w:id="12"/>
    </w:p>
    <w:p w14:paraId="04429B7F" w14:textId="0E2C8BB6" w:rsidR="00601535" w:rsidRDefault="00601535" w:rsidP="00601535">
      <w:pPr>
        <w:pBdr>
          <w:bottom w:val="single" w:sz="12" w:space="1" w:color="auto"/>
        </w:pBdr>
      </w:pPr>
      <w:r>
        <w:t>This section d</w:t>
      </w:r>
      <w:r w:rsidRPr="00601535">
        <w:t>iscuss</w:t>
      </w:r>
      <w:r>
        <w:t>es</w:t>
      </w:r>
      <w:r w:rsidRPr="00601535">
        <w:t xml:space="preserve"> the results, implications and significance of your project contributions.</w:t>
      </w:r>
      <w:r>
        <w:t xml:space="preserve"> If your project produces unexpected results, you will need to provide plausible explanations, based on your literature review and understanding of the topic, on the phenomenon. </w:t>
      </w:r>
    </w:p>
    <w:p w14:paraId="1F565DAE" w14:textId="77777777" w:rsidR="00941256" w:rsidRDefault="00941256" w:rsidP="00941256"/>
    <w:p w14:paraId="4532F8D0" w14:textId="64B46C0D" w:rsidR="0042451B" w:rsidRDefault="0042451B" w:rsidP="0042451B">
      <w:r>
        <w:t xml:space="preserve">This study modelled the co-dynamics of HIV/AIDS and influenza transmission in a small regional Australian population (Bourke, NSW) to investigate how HIV-related immunosuppression influences influenza spread and outcomes. The simulation </w:t>
      </w:r>
      <w:r>
        <w:lastRenderedPageBreak/>
        <w:t>integrated a network-based model of sexual partnerships for HIV transmission with unstructured community mixing for influenza transmission. This enabled comparison across three scenarios: HIV only, Influenza only, and co-infection.</w:t>
      </w:r>
    </w:p>
    <w:p w14:paraId="7FA47AA3" w14:textId="77777777" w:rsidR="0042451B" w:rsidRDefault="0042451B" w:rsidP="0042451B"/>
    <w:p w14:paraId="341326DC" w14:textId="7E804249" w:rsidR="0042451B" w:rsidRDefault="0042451B" w:rsidP="0042451B">
      <w:pPr>
        <w:pStyle w:val="Heading2"/>
      </w:pPr>
      <w:r>
        <w:t>5.1 Implications for Epidemiology and Public Health</w:t>
      </w:r>
    </w:p>
    <w:p w14:paraId="6FC4DDAA" w14:textId="1A243140" w:rsidR="0042451B" w:rsidRDefault="0042451B" w:rsidP="00941256">
      <w:r w:rsidRPr="0042451B">
        <w:t>The findings highlight the asymmetric relationship between chronic and acute infections within the same host population. HIV’s immunocompromising effects amplified individual vulnerability to influenza, leading to earlier infection among HIV-positive individuals (Kunisaki &amp; Janoff, 2009; Cohen et al., 2013; Beck et al., 2012).</w:t>
      </w:r>
      <w:r>
        <w:t xml:space="preserve"> However, influenza’s short duration relative to HIV, produced </w:t>
      </w:r>
      <w:r w:rsidR="00165E69">
        <w:t>small</w:t>
      </w:r>
      <w:r>
        <w:t xml:space="preserve"> feedback on long-term HIV transmission.</w:t>
      </w:r>
    </w:p>
    <w:p w14:paraId="5E4E39EB" w14:textId="77777777" w:rsidR="00165E69" w:rsidRDefault="00165E69" w:rsidP="00941256"/>
    <w:p w14:paraId="732319AC" w14:textId="35CA6957" w:rsidR="00165E69" w:rsidRDefault="00165E69" w:rsidP="00941256">
      <w:r>
        <w:t>For Bourke and other similar sized regional communities, this suggests two complementary strategies to keep HIV in check.</w:t>
      </w:r>
    </w:p>
    <w:p w14:paraId="4E013DD8" w14:textId="77777777" w:rsidR="00165E69" w:rsidRDefault="00165E69" w:rsidP="00941256"/>
    <w:p w14:paraId="5E1F96A0" w14:textId="16AC2093" w:rsidR="00165E69" w:rsidRDefault="00165E69" w:rsidP="00165E69">
      <w:pPr>
        <w:pStyle w:val="ListParagraph"/>
        <w:numPr>
          <w:ilvl w:val="0"/>
          <w:numId w:val="23"/>
        </w:numPr>
      </w:pPr>
      <w:r>
        <w:t>Sustain HIV suppression through testing and ART adherence</w:t>
      </w:r>
    </w:p>
    <w:p w14:paraId="618057A4" w14:textId="04934753" w:rsidR="00165E69" w:rsidRDefault="00165E69" w:rsidP="00165E69">
      <w:pPr>
        <w:pStyle w:val="ListParagraph"/>
      </w:pPr>
      <w:r>
        <w:t>By maintaining undetectable viral loads, transmission probability falls to a significantly lower amount.</w:t>
      </w:r>
    </w:p>
    <w:p w14:paraId="5F6B4E1B" w14:textId="24284F28" w:rsidR="00165E69" w:rsidRDefault="00165E69" w:rsidP="00165E69"/>
    <w:p w14:paraId="19CDFC93" w14:textId="08E2B789" w:rsidR="00165E69" w:rsidRDefault="00165E69" w:rsidP="00165E69">
      <w:pPr>
        <w:pStyle w:val="ListParagraph"/>
        <w:numPr>
          <w:ilvl w:val="0"/>
          <w:numId w:val="23"/>
        </w:numPr>
      </w:pPr>
      <w:r>
        <w:t>Enhance Influenza vaccination</w:t>
      </w:r>
    </w:p>
    <w:p w14:paraId="46979C9F" w14:textId="424E5406" w:rsidR="00165E69" w:rsidRDefault="00165E69" w:rsidP="00165E69">
      <w:pPr>
        <w:ind w:left="720"/>
      </w:pPr>
      <w:r>
        <w:t xml:space="preserve">Annual flu vaccination would reduce flu severity and reduce the number of immunocompromised people. </w:t>
      </w:r>
    </w:p>
    <w:p w14:paraId="2D87BAD7" w14:textId="77777777" w:rsidR="00165E69" w:rsidRDefault="00165E69" w:rsidP="00165E69"/>
    <w:p w14:paraId="64809204" w14:textId="0A3A5EE7" w:rsidR="00165E69" w:rsidRDefault="00165E69" w:rsidP="00165E69">
      <w:r>
        <w:t xml:space="preserve">Together, these two invention strategies form a synergistic prevention framework: long-term viral suppression limits HIV persistence, while vaccination limits the </w:t>
      </w:r>
      <w:r w:rsidR="004F1A9A">
        <w:t>number</w:t>
      </w:r>
      <w:r>
        <w:t xml:space="preserve"> of immunocompromised individuals.</w:t>
      </w:r>
    </w:p>
    <w:p w14:paraId="35E0868B" w14:textId="77777777" w:rsidR="0042451B" w:rsidRDefault="0042451B" w:rsidP="00941256"/>
    <w:p w14:paraId="79F5E518" w14:textId="1B70A505" w:rsidR="004F1A9A" w:rsidRDefault="004F1A9A" w:rsidP="004F1A9A">
      <w:pPr>
        <w:pStyle w:val="Heading2"/>
      </w:pPr>
      <w:r>
        <w:t>5.2 Model Strengths and Contributions</w:t>
      </w:r>
    </w:p>
    <w:p w14:paraId="4082C992" w14:textId="07CC1644" w:rsidR="004F1A9A" w:rsidRDefault="004F1A9A" w:rsidP="004F1A9A">
      <w:r>
        <w:t>This thesis contributes a multi-layered network that integrates a sextual contact structure with population level respiratory spread. The hybrid approach realistically reproduces how heterogeneous contact patterns and health disparities can influenza epidemic behaviour.</w:t>
      </w:r>
    </w:p>
    <w:p w14:paraId="68DF6114" w14:textId="7E03FD17" w:rsidR="004F1A9A" w:rsidRDefault="004F1A9A" w:rsidP="004F1A9A"/>
    <w:p w14:paraId="0382B646" w14:textId="5AC86A64" w:rsidR="004F1A9A" w:rsidRDefault="004F1A9A" w:rsidP="004F1A9A">
      <w:r>
        <w:t>Highlights of the model include:</w:t>
      </w:r>
    </w:p>
    <w:p w14:paraId="6CD89587" w14:textId="1B8B7EA0" w:rsidR="004F1A9A" w:rsidRDefault="004F1A9A" w:rsidP="004F1A9A">
      <w:pPr>
        <w:pStyle w:val="ListParagraph"/>
        <w:numPr>
          <w:ilvl w:val="0"/>
          <w:numId w:val="24"/>
        </w:numPr>
      </w:pPr>
      <w:r>
        <w:t>Demographically accurate population generation</w:t>
      </w:r>
    </w:p>
    <w:p w14:paraId="0B4E42FA" w14:textId="0EC2ED94" w:rsidR="004F1A9A" w:rsidRDefault="004F1A9A" w:rsidP="004F1A9A">
      <w:pPr>
        <w:ind w:left="720"/>
      </w:pPr>
      <w:r>
        <w:t>Population was created exactly what ABS census data has, ensuring realism in age, gender and indigenous proportions.</w:t>
      </w:r>
    </w:p>
    <w:p w14:paraId="0F707285" w14:textId="5AF9BD5B" w:rsidR="004F1A9A" w:rsidRDefault="004F1A9A" w:rsidP="004F1A9A">
      <w:pPr>
        <w:pStyle w:val="ListParagraph"/>
        <w:numPr>
          <w:ilvl w:val="0"/>
          <w:numId w:val="24"/>
        </w:numPr>
      </w:pPr>
      <w:r>
        <w:t>Bidirectional pathogen interaction, allowing analysis of both HIV and Influenza at the same time or independently</w:t>
      </w:r>
    </w:p>
    <w:p w14:paraId="3308A369" w14:textId="77777777" w:rsidR="004F1A9A" w:rsidRDefault="004F1A9A" w:rsidP="004F1A9A"/>
    <w:p w14:paraId="0D5CF9CA" w14:textId="3B460CDA" w:rsidR="004F1A9A" w:rsidRDefault="004F1A9A" w:rsidP="004F1A9A">
      <w:pPr>
        <w:pStyle w:val="Heading2"/>
      </w:pPr>
      <w:r>
        <w:t>5.3 Limitations</w:t>
      </w:r>
    </w:p>
    <w:p w14:paraId="686EC324" w14:textId="69E9B369" w:rsidR="004F1A9A" w:rsidRDefault="004F1A9A" w:rsidP="004F1A9A">
      <w:r>
        <w:t>A few assumptions were made that limit the precision and accuracy of the current model. Although the model is still relatively accurate, it doesn’t consider some factors that would make the population dynamic.</w:t>
      </w:r>
    </w:p>
    <w:p w14:paraId="43A3E078" w14:textId="77777777" w:rsidR="004F1A9A" w:rsidRDefault="004F1A9A" w:rsidP="004F1A9A"/>
    <w:p w14:paraId="393644D1" w14:textId="4C45663E" w:rsidR="007C495E" w:rsidRDefault="004F1A9A" w:rsidP="007C495E">
      <w:pPr>
        <w:pStyle w:val="Heading3"/>
      </w:pPr>
      <w:bookmarkStart w:id="13" w:name="_5.3.1_No_explicit"/>
      <w:bookmarkEnd w:id="13"/>
      <w:r>
        <w:t xml:space="preserve">5.3.1 </w:t>
      </w:r>
      <w:r w:rsidR="007C495E">
        <w:t xml:space="preserve">No explicit healthcare intervention dynamics </w:t>
      </w:r>
    </w:p>
    <w:p w14:paraId="75402BCC" w14:textId="635AAED5" w:rsidR="007C495E" w:rsidRDefault="007C495E" w:rsidP="007C495E">
      <w:r>
        <w:t>In the current simulation, a node that is HIV-positive will recover in 180 days. In reality, this does not happen, some individuals take shorter or longer to recover, some individuals also do not ever recover</w:t>
      </w:r>
      <w:r w:rsidR="000B2F1D">
        <w:t xml:space="preserve">. The difference this would make if implemented </w:t>
      </w:r>
      <w:r w:rsidR="000B2F1D">
        <w:lastRenderedPageBreak/>
        <w:t>would alter results, but as the assumption 180 is an average, if this metric were to be implemented, there would not be much of a difference in results.</w:t>
      </w:r>
    </w:p>
    <w:p w14:paraId="66F75CBD" w14:textId="77777777" w:rsidR="007D1EF0" w:rsidRDefault="007D1EF0" w:rsidP="007C495E"/>
    <w:p w14:paraId="3166F0AC" w14:textId="571BD643" w:rsidR="007D1EF0" w:rsidRDefault="007D1EF0" w:rsidP="007C495E">
      <w:r>
        <w:t>For influenza, no seasonal vaccination or antiviral treatment was modelled, if this were to be modelled, the results would be altered significantly, as vaccination would reduce infection probability, and would thus lower the incidence rate of influenza, also reduce the number of immunocompromised individuals.</w:t>
      </w:r>
      <w:r w:rsidR="00925B2E">
        <w:t xml:space="preserve"> (</w:t>
      </w:r>
      <w:r w:rsidR="00925B2E" w:rsidRPr="00925B2E">
        <w:t>Department of Health, 2023)</w:t>
      </w:r>
    </w:p>
    <w:p w14:paraId="69E849B7" w14:textId="77777777" w:rsidR="007D1EF0" w:rsidRDefault="007D1EF0" w:rsidP="007C495E"/>
    <w:p w14:paraId="72C1DB02" w14:textId="01F3F3A1" w:rsidR="007D1EF0" w:rsidRDefault="007D1EF0" w:rsidP="007C495E">
      <w:r>
        <w:t xml:space="preserve">All this means that HIV </w:t>
      </w:r>
      <w:r w:rsidR="00865CE2">
        <w:t>is too</w:t>
      </w:r>
      <w:r>
        <w:t xml:space="preserve"> static, and flu spreads too freely in the current model. As a </w:t>
      </w:r>
      <w:r w:rsidR="00865CE2">
        <w:t xml:space="preserve">result, the outputs </w:t>
      </w:r>
      <w:r w:rsidR="003477D3">
        <w:t xml:space="preserve">of HIV and influenza prevalence are likely overestimated in the community. The model therefore describes a worst-case, under-served health </w:t>
      </w:r>
      <w:r w:rsidR="00925B2E">
        <w:t>system, instead of a more realistic model.</w:t>
      </w:r>
    </w:p>
    <w:p w14:paraId="4F46A823" w14:textId="77777777" w:rsidR="00925B2E" w:rsidRDefault="00925B2E" w:rsidP="007C495E"/>
    <w:p w14:paraId="5F56C9CF" w14:textId="52C9F62B" w:rsidR="00925B2E" w:rsidRDefault="00925B2E" w:rsidP="00925B2E">
      <w:pPr>
        <w:pStyle w:val="Heading3"/>
      </w:pPr>
      <w:r>
        <w:t xml:space="preserve">5.3.2 Static Demographic </w:t>
      </w:r>
    </w:p>
    <w:p w14:paraId="629D0368" w14:textId="52933A8F" w:rsidR="00925B2E" w:rsidRDefault="00925B2E" w:rsidP="00925B2E">
      <w:r>
        <w:t xml:space="preserve">The population currently is fixed at 2,340 people. This implies that no one is born, no one passes away, and no one moves in or out of </w:t>
      </w:r>
      <w:r w:rsidR="00EC3556">
        <w:t>B</w:t>
      </w:r>
      <w:r>
        <w:t>ourke</w:t>
      </w:r>
      <w:r w:rsidR="00EC3556">
        <w:t>. In reality, towns are not closed systems, migration happens for various reasons, and all such cases would import and export infection risk. Mortality (hiv-related, influenza related) is also not modelled.</w:t>
      </w:r>
    </w:p>
    <w:p w14:paraId="5BF21C47" w14:textId="77777777" w:rsidR="00EC3556" w:rsidRDefault="00EC3556" w:rsidP="00925B2E"/>
    <w:p w14:paraId="6CFCFD94" w14:textId="3FE00C01" w:rsidR="00EC3556" w:rsidRDefault="00EC3556" w:rsidP="00925B2E">
      <w:r>
        <w:t xml:space="preserve">For HIV, without death or removal, prevalence can only increase or stabilise. In reality, </w:t>
      </w:r>
      <w:r w:rsidR="006D2929">
        <w:t>larger periods of time</w:t>
      </w:r>
      <w:r>
        <w:t xml:space="preserve"> will see turnover, which can either dampen or sustain epidemics, depending on who leaves and who arrives.</w:t>
      </w:r>
    </w:p>
    <w:p w14:paraId="03153A99" w14:textId="77777777" w:rsidR="00EC3556" w:rsidRDefault="00EC3556" w:rsidP="00925B2E"/>
    <w:p w14:paraId="1D7762BB" w14:textId="6F5A84D3" w:rsidR="00EC3556" w:rsidRDefault="00EC3556" w:rsidP="00925B2E">
      <w:r>
        <w:t>For influenza, reintroduction risk is tied to mobility. The model doesn’t implement any reseeding after the first wave, which significantly underestimates the amount of influenza waves we see during the simulation.</w:t>
      </w:r>
    </w:p>
    <w:p w14:paraId="561D9B96" w14:textId="77777777" w:rsidR="00EC3556" w:rsidRDefault="00EC3556" w:rsidP="00925B2E"/>
    <w:p w14:paraId="52964B3E" w14:textId="26128EB4" w:rsidR="00EC3556" w:rsidRDefault="00EC3556" w:rsidP="00925B2E">
      <w:r>
        <w:t xml:space="preserve">As a result, long term projections are going to be less accurate, as in reality population changes will happen, </w:t>
      </w:r>
      <w:r w:rsidR="003F1A79">
        <w:t>which affect infection rates.</w:t>
      </w:r>
    </w:p>
    <w:p w14:paraId="6838F148" w14:textId="77777777" w:rsidR="003F1A79" w:rsidRDefault="003F1A79" w:rsidP="00925B2E"/>
    <w:p w14:paraId="23CE2A9A" w14:textId="1C989F7D" w:rsidR="003F1A79" w:rsidRDefault="003F1A79" w:rsidP="003F1A79">
      <w:pPr>
        <w:pStyle w:val="Heading3"/>
      </w:pPr>
      <w:r>
        <w:t>5.3.3 Homogenous behavioural response</w:t>
      </w:r>
    </w:p>
    <w:p w14:paraId="6610D600" w14:textId="1EF0BD66" w:rsidR="003F1A79" w:rsidRDefault="003F1A79" w:rsidP="003F1A79">
      <w:r>
        <w:t xml:space="preserve">In the simulation, sick individuals continue to engage in both community mixing and partnership level contract as if nothing has changed. In reality, symptomatic influenza cases stay at home and reduce contacts, especially in small towns where illnesses are more visible. Similarly, HIV risk behaviour can change after diagnosis (condom use, see less partners), especially when sexual health outreach is culturally appropriate and locally trusted </w:t>
      </w:r>
      <w:r w:rsidRPr="003F1A79">
        <w:t>(Ward et al., 2018).</w:t>
      </w:r>
    </w:p>
    <w:p w14:paraId="440A8590" w14:textId="77777777" w:rsidR="003F1A79" w:rsidRDefault="003F1A79" w:rsidP="003F1A79"/>
    <w:p w14:paraId="7E3C6E42" w14:textId="4ACEFC3D" w:rsidR="003F1A79" w:rsidRDefault="003F1A79" w:rsidP="003F1A79">
      <w:r>
        <w:t>This implies that the model estimates that first wave of influenza is too explosive as it assumes no one self-isolates. For HIV, the long run prevalence would be inflated as the model assumes no one changes their behaviour after diagnosis.</w:t>
      </w:r>
    </w:p>
    <w:p w14:paraId="45E0B896" w14:textId="77777777" w:rsidR="003F1A79" w:rsidRDefault="003F1A79" w:rsidP="003F1A79"/>
    <w:p w14:paraId="43171CE6" w14:textId="5B40BA23" w:rsidR="003F1A79" w:rsidRDefault="003F1A79" w:rsidP="003F1A79">
      <w:pPr>
        <w:pStyle w:val="Heading3"/>
      </w:pPr>
      <w:r>
        <w:t>5.3.4 HIV Progression</w:t>
      </w:r>
    </w:p>
    <w:p w14:paraId="17E10E43" w14:textId="38AD5F04" w:rsidR="00350E9E" w:rsidRDefault="003F1A79" w:rsidP="003F1A79">
      <w:r>
        <w:t xml:space="preserve">In the model, HIV-positive nodes are treated as uniformly infectious over time, and their level of immune compromise is binary (infected or not infected). </w:t>
      </w:r>
      <w:r w:rsidR="00350E9E">
        <w:t>Clinically, HIV infection has phases: acute high viral load (extremely infectious), chronic suppressed state (often low transmission if on ART), and later AIDS-related immunosuppression, which elevates influenza severity and mortality risk.</w:t>
      </w:r>
    </w:p>
    <w:p w14:paraId="33810CFB" w14:textId="77777777" w:rsidR="00350E9E" w:rsidRDefault="00350E9E" w:rsidP="003F1A79"/>
    <w:p w14:paraId="255DB1CB" w14:textId="47E30DD8" w:rsidR="00350E9E" w:rsidRDefault="00350E9E" w:rsidP="003F1A79">
      <w:r>
        <w:lastRenderedPageBreak/>
        <w:t>Currently what this means is that the model does not distinguish newly infected and stably suppressed. We also cannot distinguish between a “well managed HIV” from “advanced HIV with major immune dysfunction”. What this implies is that the model may overstate influenza susceptibility uniformly across all HIV-positive individuals.</w:t>
      </w:r>
    </w:p>
    <w:p w14:paraId="73641002" w14:textId="77777777" w:rsidR="00350E9E" w:rsidRDefault="00350E9E" w:rsidP="003F1A79"/>
    <w:p w14:paraId="525A2073" w14:textId="3938390D" w:rsidR="00350E9E" w:rsidRDefault="00350E9E" w:rsidP="00350E9E">
      <w:pPr>
        <w:pStyle w:val="Heading2"/>
      </w:pPr>
      <w:r>
        <w:t>5.4 Future Work</w:t>
      </w:r>
      <w:r w:rsidR="008337E9">
        <w:t xml:space="preserve"> and Improvements</w:t>
      </w:r>
    </w:p>
    <w:p w14:paraId="2C6C5B1B" w14:textId="69ABB62C" w:rsidR="00106B95" w:rsidRDefault="00350E9E" w:rsidP="00D76A8F">
      <w:r>
        <w:t>Building on these limitations</w:t>
      </w:r>
      <w:r w:rsidR="008337E9">
        <w:t xml:space="preserve"> we outline improvements that can be made</w:t>
      </w:r>
      <w:r w:rsidR="00106B95">
        <w:t>. The goal for these improvements is not just to make the simulation more realistic, but to move it toward being a decision support for public health in not only Bourke, but also in other small regional towns.</w:t>
      </w:r>
    </w:p>
    <w:p w14:paraId="5D7FA8D0" w14:textId="77777777" w:rsidR="00D76A8F" w:rsidRDefault="00D76A8F" w:rsidP="00D76A8F"/>
    <w:p w14:paraId="0C719660" w14:textId="27F0681E" w:rsidR="00106B95" w:rsidRPr="00106B95" w:rsidRDefault="00106B95" w:rsidP="00106B95">
      <w:pPr>
        <w:pStyle w:val="Heading3"/>
      </w:pPr>
      <w:r>
        <w:t>5.4.1 Introduce Healthcare Interventions</w:t>
      </w:r>
    </w:p>
    <w:p w14:paraId="0750AC1F" w14:textId="5705E502" w:rsidR="00EC3556" w:rsidRDefault="00106B95" w:rsidP="00925B2E">
      <w:r>
        <w:t xml:space="preserve">In section </w:t>
      </w:r>
      <w:hyperlink w:anchor="_5.3.1_No_explicit" w:history="1">
        <w:r w:rsidRPr="00106B95">
          <w:rPr>
            <w:rStyle w:val="Hyperlink"/>
          </w:rPr>
          <w:t>5.3.1</w:t>
        </w:r>
      </w:hyperlink>
      <w:r>
        <w:t>, dynamic interventions was discussed, in this section it will be discussed what the next iterations should include.</w:t>
      </w:r>
    </w:p>
    <w:p w14:paraId="6CAF16CB" w14:textId="205A413C" w:rsidR="00106B95" w:rsidRDefault="00106B95" w:rsidP="00106B95">
      <w:pPr>
        <w:pStyle w:val="ListParagraph"/>
        <w:numPr>
          <w:ilvl w:val="0"/>
          <w:numId w:val="22"/>
        </w:numPr>
      </w:pPr>
      <w:r>
        <w:t>Decline in HIV infectiousness after ART initiation</w:t>
      </w:r>
    </w:p>
    <w:p w14:paraId="304CCED1" w14:textId="075EA4FB" w:rsidR="00D76A8F" w:rsidRDefault="00106B95" w:rsidP="00D76A8F">
      <w:pPr>
        <w:pStyle w:val="ListParagraph"/>
        <w:numPr>
          <w:ilvl w:val="0"/>
          <w:numId w:val="22"/>
        </w:numPr>
      </w:pPr>
      <w:r>
        <w:t xml:space="preserve">Annual influenza vaccination waves, reducing influenza </w:t>
      </w:r>
      <w:r w:rsidR="00D76A8F">
        <w:t>incidence</w:t>
      </w:r>
    </w:p>
    <w:p w14:paraId="77206B0A" w14:textId="057C0C35" w:rsidR="00D76A8F" w:rsidRDefault="00D76A8F" w:rsidP="00D76A8F">
      <w:r>
        <w:t>With these additions, a more accurate model can be developed</w:t>
      </w:r>
    </w:p>
    <w:p w14:paraId="58927F7E" w14:textId="77777777" w:rsidR="00D76A8F" w:rsidRDefault="00D76A8F" w:rsidP="00D76A8F"/>
    <w:p w14:paraId="225251E4" w14:textId="77777777" w:rsidR="00D76A8F" w:rsidRDefault="00D76A8F" w:rsidP="00D76A8F"/>
    <w:p w14:paraId="62482EDD" w14:textId="1B106638" w:rsidR="00D76A8F" w:rsidRDefault="00D76A8F" w:rsidP="00D76A8F">
      <w:pPr>
        <w:pStyle w:val="Heading3"/>
      </w:pPr>
      <w:r>
        <w:t>5.4.2 Add Demographic Mobility</w:t>
      </w:r>
    </w:p>
    <w:p w14:paraId="60ABE12D" w14:textId="62F46B01" w:rsidR="006D2929" w:rsidRDefault="006D2929" w:rsidP="00D76A8F">
      <w:r>
        <w:t>To improve the model, births, deaths, age progression and migration should be included. Improvements to consider:</w:t>
      </w:r>
    </w:p>
    <w:p w14:paraId="58162FA7" w14:textId="1D054B65" w:rsidR="006D2929" w:rsidRDefault="006D2929" w:rsidP="006D2929">
      <w:pPr>
        <w:pStyle w:val="ListParagraph"/>
        <w:numPr>
          <w:ilvl w:val="0"/>
          <w:numId w:val="25"/>
        </w:numPr>
      </w:pPr>
      <w:r>
        <w:t>Increment node ages over years</w:t>
      </w:r>
    </w:p>
    <w:p w14:paraId="7DA3D2AB" w14:textId="77777777" w:rsidR="006D2929" w:rsidRDefault="006D2929" w:rsidP="006D2929">
      <w:pPr>
        <w:pStyle w:val="ListParagraph"/>
        <w:numPr>
          <w:ilvl w:val="0"/>
          <w:numId w:val="25"/>
        </w:numPr>
      </w:pPr>
      <w:r>
        <w:t>Remove nodes according to age-specific mortality and severe influenza outcomes in HIV-positive individuals</w:t>
      </w:r>
    </w:p>
    <w:p w14:paraId="60BB8EF4" w14:textId="0AAEF3E5" w:rsidR="006D2929" w:rsidRDefault="006D2929" w:rsidP="006D2929">
      <w:pPr>
        <w:pStyle w:val="ListParagraph"/>
        <w:numPr>
          <w:ilvl w:val="0"/>
          <w:numId w:val="25"/>
        </w:numPr>
      </w:pPr>
      <w:r>
        <w:t>Stochastically add new nodes to mirror migration in and out of the population</w:t>
      </w:r>
    </w:p>
    <w:p w14:paraId="52990E22" w14:textId="35F34A70" w:rsidR="006D2929" w:rsidRDefault="006D2929" w:rsidP="006D2929">
      <w:pPr>
        <w:pStyle w:val="ListParagraph"/>
        <w:numPr>
          <w:ilvl w:val="0"/>
          <w:numId w:val="25"/>
        </w:numPr>
      </w:pPr>
      <w:r>
        <w:t>Occasionally import influenza from one of the nodes mentioned above to reflect the seasonal aspect of the disease.</w:t>
      </w:r>
    </w:p>
    <w:p w14:paraId="46F1ABA6" w14:textId="45783114" w:rsidR="006D2929" w:rsidRDefault="006D2929" w:rsidP="006D2929"/>
    <w:p w14:paraId="2151E2F2" w14:textId="33A8C503" w:rsidR="006D2929" w:rsidRDefault="006D2929" w:rsidP="006D2929">
      <w:r>
        <w:t xml:space="preserve">These additions would answer further questions such as “Does HIV settle into a stable endemic level?”. </w:t>
      </w:r>
    </w:p>
    <w:p w14:paraId="0D65F7F2" w14:textId="77777777" w:rsidR="006D2929" w:rsidRDefault="006D2929" w:rsidP="006D2929"/>
    <w:p w14:paraId="562775EE" w14:textId="4A6F74D0" w:rsidR="006D2929" w:rsidRDefault="006D2929" w:rsidP="006D2929">
      <w:pPr>
        <w:pStyle w:val="Heading3"/>
      </w:pPr>
      <w:r w:rsidRPr="006D2929">
        <w:t>5.4.3 Behavioural Adaptation</w:t>
      </w:r>
    </w:p>
    <w:p w14:paraId="29BF3957" w14:textId="522FA17E" w:rsidR="006D2929" w:rsidRDefault="006D2929" w:rsidP="006D2929">
      <w:r>
        <w:t xml:space="preserve">To further improve the model, </w:t>
      </w:r>
      <w:r w:rsidR="00917A53">
        <w:t>implementation of behaviour changes in response to symptoms or diagnosis would help improve the model’s accuracy. Improvements to consider:</w:t>
      </w:r>
    </w:p>
    <w:p w14:paraId="7E72D0E4" w14:textId="1BEB8F3B" w:rsidR="00917A53" w:rsidRDefault="00917A53" w:rsidP="00917A53">
      <w:pPr>
        <w:pStyle w:val="ListParagraph"/>
        <w:numPr>
          <w:ilvl w:val="0"/>
          <w:numId w:val="26"/>
        </w:numPr>
      </w:pPr>
      <w:r>
        <w:t>When infected with influenza, reduce the amount of community contacts for that specific node.</w:t>
      </w:r>
    </w:p>
    <w:p w14:paraId="16BC1911" w14:textId="5FB7740A" w:rsidR="00917A53" w:rsidRDefault="00917A53" w:rsidP="00917A53">
      <w:pPr>
        <w:pStyle w:val="ListParagraph"/>
        <w:numPr>
          <w:ilvl w:val="0"/>
          <w:numId w:val="26"/>
        </w:numPr>
      </w:pPr>
      <w:r>
        <w:t>Once HIV is diagnosed, reduce relationship formation or transmission probability for that specific node.</w:t>
      </w:r>
    </w:p>
    <w:p w14:paraId="2ED36DF7" w14:textId="77777777" w:rsidR="00917A53" w:rsidRDefault="00917A53" w:rsidP="00917A53"/>
    <w:p w14:paraId="3889460A" w14:textId="0B7F5D52" w:rsidR="00917A53" w:rsidRPr="006D2929" w:rsidRDefault="00917A53" w:rsidP="00917A53">
      <w:r>
        <w:t xml:space="preserve">These additions would also aid in a more accurate </w:t>
      </w:r>
      <w:r w:rsidR="00491A07">
        <w:t>prediction. These changes can also be subbed in to answer the question “how effective are public health campaigns and education” with safe sex and “stay home if you’re sick”</w:t>
      </w:r>
    </w:p>
    <w:p w14:paraId="5FBB3D0F" w14:textId="77777777" w:rsidR="00925B2E" w:rsidRDefault="00925B2E" w:rsidP="007C495E"/>
    <w:p w14:paraId="164CE6EF" w14:textId="77777777" w:rsidR="00925B2E" w:rsidRDefault="00925B2E" w:rsidP="007C495E"/>
    <w:p w14:paraId="14C89C63" w14:textId="77777777" w:rsidR="007D1EF0" w:rsidRPr="007C495E" w:rsidRDefault="007D1EF0" w:rsidP="007C495E"/>
    <w:p w14:paraId="293B305C" w14:textId="77777777" w:rsidR="0042451B" w:rsidRDefault="0042451B" w:rsidP="00941256"/>
    <w:p w14:paraId="7D521F7D" w14:textId="6C6F3D17" w:rsidR="00941256" w:rsidRDefault="00941256" w:rsidP="00941256">
      <w:r>
        <w:lastRenderedPageBreak/>
        <w:t>TODO</w:t>
      </w:r>
    </w:p>
    <w:p w14:paraId="22CA23C7" w14:textId="7A3D13F8" w:rsidR="00941256" w:rsidRDefault="00941256" w:rsidP="00941256">
      <w:pPr>
        <w:pStyle w:val="ListParagraph"/>
        <w:numPr>
          <w:ilvl w:val="0"/>
          <w:numId w:val="12"/>
        </w:numPr>
      </w:pPr>
      <w:r>
        <w:t>Potentially explain what would happen IF influenza was re-introduced into the population(?)</w:t>
      </w:r>
    </w:p>
    <w:p w14:paraId="2DAD952B" w14:textId="698B54EF" w:rsidR="00941256" w:rsidRDefault="00941256" w:rsidP="00941256">
      <w:pPr>
        <w:pStyle w:val="ListParagraph"/>
        <w:numPr>
          <w:ilvl w:val="0"/>
          <w:numId w:val="12"/>
        </w:numPr>
      </w:pPr>
      <w:r>
        <w:t>Epidemiological implications.</w:t>
      </w:r>
    </w:p>
    <w:p w14:paraId="107B916B" w14:textId="59524271" w:rsidR="00941256" w:rsidRDefault="00941256" w:rsidP="00941256">
      <w:pPr>
        <w:pStyle w:val="ListParagraph"/>
        <w:numPr>
          <w:ilvl w:val="1"/>
          <w:numId w:val="12"/>
        </w:numPr>
      </w:pPr>
      <w:r>
        <w:t>Sustained testing for hiv, ART coverage</w:t>
      </w:r>
    </w:p>
    <w:p w14:paraId="7DFA343A" w14:textId="72911D7E" w:rsidR="00941256" w:rsidRDefault="00941256" w:rsidP="00941256">
      <w:pPr>
        <w:pStyle w:val="ListParagraph"/>
        <w:numPr>
          <w:ilvl w:val="1"/>
          <w:numId w:val="12"/>
        </w:numPr>
      </w:pPr>
      <w:r>
        <w:t>Annual vaccination for flu</w:t>
      </w:r>
    </w:p>
    <w:p w14:paraId="6AD36726" w14:textId="77777777" w:rsidR="00110A5F" w:rsidRPr="00941256" w:rsidRDefault="00110A5F" w:rsidP="00110A5F"/>
    <w:p w14:paraId="59EB1F6D" w14:textId="5457277A" w:rsidR="00B04A12" w:rsidRPr="006B358D" w:rsidRDefault="00601535" w:rsidP="006B358D">
      <w:pPr>
        <w:pStyle w:val="Heading2"/>
        <w:rPr>
          <w:bCs/>
        </w:rPr>
      </w:pPr>
      <w:bookmarkStart w:id="14" w:name="_Toc46306621"/>
      <w:r>
        <w:t>6</w:t>
      </w:r>
      <w:r w:rsidRPr="00601535">
        <w:t>. Conclusion</w:t>
      </w:r>
      <w:r>
        <w:t>s</w:t>
      </w:r>
      <w:bookmarkEnd w:id="14"/>
    </w:p>
    <w:p w14:paraId="7DB7C6CC" w14:textId="6AAB198D" w:rsidR="00601535" w:rsidRDefault="00601535" w:rsidP="00601535">
      <w:r>
        <w:t>This concludes your thesis - summarize your main findings and state if you have achieved the aim</w:t>
      </w:r>
      <w:r w:rsidR="00386E04">
        <w:t xml:space="preserve"> and </w:t>
      </w:r>
      <w:r>
        <w:t xml:space="preserve">objectives that you have set out in the Introduction chapter. You might want to highlight the most significant results and your contribution before stating the limitations of your work. </w:t>
      </w:r>
    </w:p>
    <w:p w14:paraId="41002890" w14:textId="3E20FD32" w:rsidR="00386E04" w:rsidRDefault="00386E04" w:rsidP="00601535"/>
    <w:p w14:paraId="129E3BB0" w14:textId="1CDDCE67" w:rsidR="00386E04" w:rsidRDefault="00386E04" w:rsidP="00601535">
      <w:r>
        <w:t xml:space="preserve">If you wish to add a paragraph explaining potential future work that arises from your project, you may wish to do so here. Please discuss with your supervisor. </w:t>
      </w:r>
    </w:p>
    <w:p w14:paraId="1A230C66" w14:textId="77777777" w:rsidR="006B358D" w:rsidRDefault="006B358D" w:rsidP="00601535">
      <w:pPr>
        <w:pBdr>
          <w:bottom w:val="single" w:sz="12" w:space="1" w:color="auto"/>
        </w:pBdr>
      </w:pPr>
    </w:p>
    <w:p w14:paraId="371FFA77" w14:textId="77777777" w:rsidR="006B358D" w:rsidRDefault="006B358D" w:rsidP="00601535"/>
    <w:p w14:paraId="69BD4529" w14:textId="6D0A446E" w:rsidR="006B358D" w:rsidRDefault="006B358D" w:rsidP="00601535">
      <w:r>
        <w:t>This study investigated the co-dynamics of HIV/AIDS and influenza transmission in the regional Australian town of Bourke, by developing a epidemiological model that integrated a sexual-contact network for HIV with community-level mixing for influenza. The model demonstrated the contrasting temporal and structural dynamics of both diseases.</w:t>
      </w:r>
    </w:p>
    <w:p w14:paraId="4197370A" w14:textId="77777777" w:rsidR="006B358D" w:rsidRDefault="006B358D" w:rsidP="00601535"/>
    <w:p w14:paraId="3AB5B097" w14:textId="04C9038C" w:rsidR="006B358D" w:rsidRDefault="006B358D" w:rsidP="00601535">
      <w:r>
        <w:t>HIV spread slowly, influenza was explosive, but when simulated together, co-infection produced a mostly asymmetric relationship. With influenza rampant, in the long run about a 10-15% increase of HIV was observed. On the other hand, HIV did not have too much of an impact on influenza spread as HIV was too slow to have an effect on the explosive nature of influenza.</w:t>
      </w:r>
    </w:p>
    <w:p w14:paraId="5FF5D275" w14:textId="77777777" w:rsidR="00864AFF" w:rsidRDefault="00864AFF" w:rsidP="00601535"/>
    <w:p w14:paraId="7CA3FC24" w14:textId="097124B0" w:rsidR="00864AFF" w:rsidRDefault="00864AFF" w:rsidP="00601535">
      <w:r>
        <w:t>The results reinforce the importance of sustained antiretroviral therapy (ART) coverage, to maintain viral suppression and annual influenza vaccination to reduce the number of immunocompromised individuals. Together these strategies form an integrated approach to infection control in small, resource limited populations such as regional towns.</w:t>
      </w:r>
    </w:p>
    <w:p w14:paraId="10819697" w14:textId="77777777" w:rsidR="00864AFF" w:rsidRDefault="00864AFF" w:rsidP="00601535"/>
    <w:p w14:paraId="2BD5FC13" w14:textId="7FE8664C" w:rsidR="00864AFF" w:rsidRDefault="00864AFF" w:rsidP="00601535">
      <w:r>
        <w:t>While the model makes assumptions, they are still averaged assumptions based on other studies. Even still, these assumptions still do not provide the most accurate model possible. Additional implementation of healthcare interventions, demographic mobility, and behavioural responses will further enhance the accuracy of the model. Ultimately, this work contributes to understanding how overlapping diseases interact in small communities and supports data-driven planning to reduce disease burden and improve healthcare in regional Australia.</w:t>
      </w:r>
    </w:p>
    <w:p w14:paraId="146E9DE5" w14:textId="77777777" w:rsidR="006B358D" w:rsidRDefault="006B358D" w:rsidP="00601535"/>
    <w:p w14:paraId="4D6CEC9A" w14:textId="77777777" w:rsidR="006B358D" w:rsidRDefault="006B358D" w:rsidP="00601535"/>
    <w:p w14:paraId="0CCC0F39" w14:textId="0B70BB14" w:rsidR="00601535" w:rsidRDefault="00601535" w:rsidP="00601535"/>
    <w:p w14:paraId="19F78F55" w14:textId="77777777" w:rsidR="00295FD7" w:rsidRDefault="00295FD7" w:rsidP="00295FD7">
      <w:pPr>
        <w:pStyle w:val="Heading1"/>
      </w:pPr>
    </w:p>
    <w:p w14:paraId="16CCFEFD" w14:textId="77777777" w:rsidR="00295FD7" w:rsidRDefault="00295FD7">
      <w:pPr>
        <w:jc w:val="left"/>
        <w:rPr>
          <w:b/>
          <w:bCs/>
          <w:kern w:val="32"/>
          <w:sz w:val="32"/>
          <w:szCs w:val="32"/>
        </w:rPr>
      </w:pPr>
      <w:r>
        <w:br w:type="page"/>
      </w:r>
    </w:p>
    <w:p w14:paraId="4A71859D" w14:textId="18719171" w:rsidR="00295FD7" w:rsidRDefault="00E51F1C" w:rsidP="00295FD7">
      <w:pPr>
        <w:pStyle w:val="Heading1"/>
      </w:pPr>
      <w:bookmarkStart w:id="15" w:name="_Toc46306622"/>
      <w:r>
        <w:lastRenderedPageBreak/>
        <w:t>Reference List</w:t>
      </w:r>
      <w:bookmarkEnd w:id="15"/>
      <w:r>
        <w:t xml:space="preserve"> </w:t>
      </w:r>
    </w:p>
    <w:p w14:paraId="3FE46FFD" w14:textId="77777777" w:rsidR="00766168" w:rsidRPr="00766168" w:rsidRDefault="00386E04" w:rsidP="00766168">
      <w:pPr>
        <w:pStyle w:val="Bibliography"/>
      </w:pPr>
      <w:r>
        <w:fldChar w:fldCharType="begin" w:fldLock="1"/>
      </w:r>
      <w:r w:rsidR="00766168">
        <w:instrText xml:space="preserve"> ADDIN ZOTERO_BIBL {"uncited":[],"omitted":[],"custom":[]} CSL_BIBLIOGRAPHY </w:instrText>
      </w:r>
      <w:r>
        <w:fldChar w:fldCharType="separate"/>
      </w:r>
      <w:r w:rsidR="00766168" w:rsidRPr="00766168">
        <w:rPr>
          <w:i/>
          <w:iCs/>
        </w:rPr>
        <w:t>2021 Bourke, Census All persons QuickStats | Australian Bureau of Statistics</w:t>
      </w:r>
      <w:r w:rsidR="00766168" w:rsidRPr="00766168">
        <w:t>. (n.d.). Retrieved March 23, 2025, from https://abs.gov.au/census/find-census-data/quickstats/2021/LGA11150</w:t>
      </w:r>
    </w:p>
    <w:p w14:paraId="39A90CEF" w14:textId="77777777" w:rsidR="00766168" w:rsidRPr="00766168" w:rsidRDefault="00766168" w:rsidP="00766168">
      <w:pPr>
        <w:pStyle w:val="Bibliography"/>
      </w:pPr>
      <w:r w:rsidRPr="00766168">
        <w:t xml:space="preserve">Cohen, C., Moyes, J., Tempia, S., Groom, M., Walaza, S., Pretorius, M., Dawood, H., Chhagan, M., Haffejee, S., Variava, E., Kahn, K., Tshangela, A., von Gottberg, A., Wolter, N., Cohen, A. L., Kgokong, B., Venter, M., &amp; Madhi, S. A. (2013). Severe influenza-associated respiratory infection in high HIV prevalence setting, South Africa, 2009-2011. </w:t>
      </w:r>
      <w:r w:rsidRPr="00766168">
        <w:rPr>
          <w:i/>
          <w:iCs/>
        </w:rPr>
        <w:t>Emerging Infectious Diseases</w:t>
      </w:r>
      <w:r w:rsidRPr="00766168">
        <w:t xml:space="preserve">, </w:t>
      </w:r>
      <w:r w:rsidRPr="00766168">
        <w:rPr>
          <w:i/>
          <w:iCs/>
        </w:rPr>
        <w:t>19</w:t>
      </w:r>
      <w:r w:rsidRPr="00766168">
        <w:t>(11), 1766–1774. https://doi.org/10.3201/eid1911.130546</w:t>
      </w:r>
    </w:p>
    <w:p w14:paraId="2562065E" w14:textId="77777777" w:rsidR="00766168" w:rsidRPr="00766168" w:rsidRDefault="00766168" w:rsidP="00766168">
      <w:pPr>
        <w:pStyle w:val="Bibliography"/>
      </w:pPr>
      <w:r w:rsidRPr="00766168">
        <w:t xml:space="preserve">Lucas, G. M., Gratch, J., King, A., &amp; Morency, L.-P. (2014). It’s only a computer: Virtual humans increase willingness to disclose. </w:t>
      </w:r>
      <w:r w:rsidRPr="00766168">
        <w:rPr>
          <w:i/>
          <w:iCs/>
        </w:rPr>
        <w:t>Computers in Human Behavior</w:t>
      </w:r>
      <w:r w:rsidRPr="00766168">
        <w:t xml:space="preserve">, </w:t>
      </w:r>
      <w:r w:rsidRPr="00766168">
        <w:rPr>
          <w:i/>
          <w:iCs/>
        </w:rPr>
        <w:t>37</w:t>
      </w:r>
      <w:r w:rsidRPr="00766168">
        <w:t>, 94–100.</w:t>
      </w:r>
    </w:p>
    <w:p w14:paraId="45E1154B" w14:textId="0F38EC1D" w:rsidR="00386E04" w:rsidRPr="00386E04" w:rsidRDefault="00386E04" w:rsidP="00766168">
      <w:r>
        <w:fldChar w:fldCharType="end"/>
      </w:r>
    </w:p>
    <w:p w14:paraId="64EEDF49" w14:textId="7AF63B54" w:rsidR="00957FEC" w:rsidRDefault="00957FEC" w:rsidP="00957FEC">
      <w:pPr>
        <w:pStyle w:val="ListParagraph"/>
        <w:numPr>
          <w:ilvl w:val="0"/>
          <w:numId w:val="13"/>
        </w:numPr>
      </w:pPr>
      <w:r w:rsidRPr="00957FEC">
        <w:t xml:space="preserve">You are strongly encouraged to use information from reputable websites such as Wall Street Journal, New York Times, and websites from Governments, as well as books, academic journals and magazines (e.g., The Economist). </w:t>
      </w:r>
    </w:p>
    <w:p w14:paraId="781967DC" w14:textId="096531F3" w:rsidR="00957FEC" w:rsidRDefault="00957FEC" w:rsidP="00957FEC">
      <w:pPr>
        <w:pStyle w:val="ListParagraph"/>
        <w:numPr>
          <w:ilvl w:val="0"/>
          <w:numId w:val="13"/>
        </w:numPr>
      </w:pPr>
      <w:r w:rsidRPr="00957FEC">
        <w:t xml:space="preserve">You should include references to facts, figures and any other information that you obtained from various sources. References from relevant papers in the University Digital Library are preferred over Internet sources </w:t>
      </w:r>
      <w:r w:rsidR="00386E04">
        <w:t>because</w:t>
      </w:r>
      <w:r w:rsidRPr="00957FEC">
        <w:t xml:space="preserve"> Internet sources may not always be reliable.</w:t>
      </w:r>
    </w:p>
    <w:p w14:paraId="76E8087D" w14:textId="39CC9268" w:rsidR="00295FD7" w:rsidRDefault="00957FEC" w:rsidP="00957FEC">
      <w:pPr>
        <w:pStyle w:val="ListParagraph"/>
        <w:numPr>
          <w:ilvl w:val="0"/>
          <w:numId w:val="13"/>
        </w:numPr>
      </w:pPr>
      <w:r w:rsidRPr="00957FEC">
        <w:t xml:space="preserve">Whenever you quote, paraphrase, summarise or refer to ideas, facts, figures or findings from another source (e.g. research paper, book, website), you should cite the source, with appropriate formatting, in the sentence that mentions these ideas or figures. It is not sufficient to just provide a list of references at the end of your paper. </w:t>
      </w:r>
      <w:r w:rsidRPr="00386E04">
        <w:rPr>
          <w:b/>
          <w:bCs/>
        </w:rPr>
        <w:t>The source that you use should be cited in the text of your paper, either in parentheses or as part of the text itself</w:t>
      </w:r>
      <w:r w:rsidRPr="00957FEC">
        <w:t xml:space="preserve">. We suggest the use of APA style for referencing.  If the references </w:t>
      </w:r>
      <w:r>
        <w:t xml:space="preserve">are a </w:t>
      </w:r>
      <w:r w:rsidRPr="00957FEC">
        <w:t>lot, you can use the reference management system such as Endnote that provided by the University of Sydney (</w:t>
      </w:r>
      <w:hyperlink r:id="rId24" w:history="1">
        <w:r w:rsidRPr="009746A4">
          <w:rPr>
            <w:rStyle w:val="Hyperlink"/>
          </w:rPr>
          <w:t>http://libguides.library.usyd.edu.au/endnote</w:t>
        </w:r>
      </w:hyperlink>
      <w:r>
        <w:t xml:space="preserve"> </w:t>
      </w:r>
      <w:r w:rsidRPr="00957FEC">
        <w:t>)</w:t>
      </w:r>
      <w:r>
        <w:t xml:space="preserve">. </w:t>
      </w:r>
    </w:p>
    <w:p w14:paraId="279FF5E7" w14:textId="15495849" w:rsidR="00957FEC" w:rsidRPr="00295FD7" w:rsidRDefault="00957FEC" w:rsidP="00957FEC">
      <w:pPr>
        <w:pStyle w:val="ListParagraph"/>
        <w:numPr>
          <w:ilvl w:val="0"/>
          <w:numId w:val="13"/>
        </w:numPr>
      </w:pPr>
      <w:r w:rsidRPr="00957FEC">
        <w:t>You are reminded that the University takes plagiarism infringements seriously. If the sources are not cited correctly, it may be deemed as plagiarism. Please note that your submission will be forwarded to an automated plagiarism checking system.</w:t>
      </w:r>
    </w:p>
    <w:p w14:paraId="7EC598AC" w14:textId="37853391" w:rsidR="00601535" w:rsidRDefault="00601535" w:rsidP="00601535">
      <w:pPr>
        <w:pBdr>
          <w:bottom w:val="single" w:sz="12" w:space="1" w:color="auto"/>
        </w:pBdr>
      </w:pPr>
    </w:p>
    <w:p w14:paraId="147D05B2" w14:textId="77777777" w:rsidR="00766168" w:rsidRDefault="00766168" w:rsidP="00601535"/>
    <w:p w14:paraId="7287B510" w14:textId="4461E104" w:rsidR="00766168" w:rsidRDefault="00766168" w:rsidP="00601535"/>
    <w:p w14:paraId="05AF9563" w14:textId="3C029DC7" w:rsidR="00957FEC" w:rsidRDefault="00957FEC" w:rsidP="00601535"/>
    <w:p w14:paraId="4B6BB894" w14:textId="7E94E512" w:rsidR="00957FEC" w:rsidRDefault="00957FEC" w:rsidP="00601535"/>
    <w:p w14:paraId="3124E58A" w14:textId="72C1AEB4" w:rsidR="00957FEC" w:rsidRDefault="00766168" w:rsidP="00601535">
      <w:r>
        <w:fldChar w:fldCharType="begin"/>
      </w:r>
      <w:r>
        <w:instrText xml:space="preserve"> ADDIN ZOTERO_ITEM CSL_CITATION {"citationID":"RU808ccE","properties":{"formattedCitation":"({\\i{}2021 Bourke, Census All Persons QuickStats | Australian Bureau of Statistics}, n.d.)","plainCitation":"(2021 Bourke, Census All Persons QuickStats | Australian Bureau of Statistics, n.d.)","noteIndex":0},"citationItems":[{"id":13,"uris":["http://zotero.org/users/16741743/items/X6GH4XW3"],"itemData":{"id":13,"type":"webpage","title":"2021 Bourke, Census All persons QuickStats | Australian Bureau of Statistics","URL":"https://abs.gov.au/census/find-census-data/quickstats/2021/LGA11150","accessed":{"date-parts":[["2025",3,23]]}}}],"schema":"https://github.com/citation-style-language/schema/raw/master/csl-citation.json"} </w:instrText>
      </w:r>
      <w:r>
        <w:fldChar w:fldCharType="separate"/>
      </w:r>
      <w:r w:rsidRPr="00766168">
        <w:t>(</w:t>
      </w:r>
      <w:r w:rsidRPr="00766168">
        <w:rPr>
          <w:i/>
          <w:iCs/>
        </w:rPr>
        <w:t>2021 Bourke, Census All Persons QuickStats | Australian Bureau of Statistics</w:t>
      </w:r>
      <w:r w:rsidRPr="00766168">
        <w:t>, n.d.)</w:t>
      </w:r>
      <w:r>
        <w:fldChar w:fldCharType="end"/>
      </w:r>
    </w:p>
    <w:p w14:paraId="1F4D704D" w14:textId="78DA0D37" w:rsidR="00957FEC" w:rsidRDefault="00957FEC" w:rsidP="00601535"/>
    <w:p w14:paraId="6039EF9D" w14:textId="29AA44F6" w:rsidR="00957FEC" w:rsidRDefault="00957FEC" w:rsidP="00601535"/>
    <w:p w14:paraId="04244C91" w14:textId="7F99F6D1" w:rsidR="00957FEC" w:rsidRDefault="00957FEC" w:rsidP="00601535"/>
    <w:p w14:paraId="509EAD35" w14:textId="726798B3" w:rsidR="00957FEC" w:rsidRDefault="00957FEC" w:rsidP="00601535"/>
    <w:p w14:paraId="0B5A120D" w14:textId="19733C7D" w:rsidR="00957FEC" w:rsidRDefault="00957FEC" w:rsidP="00601535"/>
    <w:p w14:paraId="74E450FD" w14:textId="7603E1FC" w:rsidR="00957FEC" w:rsidRDefault="00957FEC" w:rsidP="00601535"/>
    <w:p w14:paraId="0E0165EE" w14:textId="66B005CB" w:rsidR="00957FEC" w:rsidRDefault="00957FEC" w:rsidP="00601535"/>
    <w:p w14:paraId="09DB2EA4" w14:textId="389900A7" w:rsidR="00957FEC" w:rsidRDefault="00957FEC" w:rsidP="00601535"/>
    <w:p w14:paraId="60BACD8C" w14:textId="796C6D9D" w:rsidR="00957FEC" w:rsidRDefault="00957FEC" w:rsidP="00601535"/>
    <w:p w14:paraId="4FB6269B" w14:textId="19F3EAD8" w:rsidR="00957FEC" w:rsidRDefault="00957FEC" w:rsidP="00601535"/>
    <w:p w14:paraId="3D850E7A" w14:textId="34892607" w:rsidR="00957FEC" w:rsidRDefault="00957FEC" w:rsidP="00601535"/>
    <w:p w14:paraId="0C84ADDE" w14:textId="590ED086" w:rsidR="00957FEC" w:rsidRDefault="00957FEC" w:rsidP="00601535"/>
    <w:p w14:paraId="28628B55" w14:textId="67880FDF" w:rsidR="00957FEC" w:rsidRDefault="00957FEC" w:rsidP="00601535"/>
    <w:p w14:paraId="69D5CF9A" w14:textId="4A8A2EDF" w:rsidR="00957FEC" w:rsidRDefault="00957FEC" w:rsidP="00601535"/>
    <w:p w14:paraId="3234F861" w14:textId="35297323" w:rsidR="00957FEC" w:rsidRDefault="00957FEC" w:rsidP="00601535"/>
    <w:p w14:paraId="1232CDA6" w14:textId="42081B2B" w:rsidR="00957FEC" w:rsidRDefault="00957FEC" w:rsidP="00601535"/>
    <w:p w14:paraId="09A64730" w14:textId="5B1B227A" w:rsidR="00EC4482" w:rsidRDefault="00EC4482" w:rsidP="00EC4482">
      <w:pPr>
        <w:pStyle w:val="Heading1"/>
      </w:pPr>
      <w:bookmarkStart w:id="16" w:name="_Toc46306623"/>
      <w:r>
        <w:t>Appendix A</w:t>
      </w:r>
      <w:r w:rsidR="00386E04">
        <w:t>: Ethics Approval Submission</w:t>
      </w:r>
      <w:bookmarkEnd w:id="16"/>
    </w:p>
    <w:p w14:paraId="4358C391" w14:textId="4268EADA" w:rsidR="00386E04" w:rsidRDefault="00386E04" w:rsidP="00EC4482">
      <w:r>
        <w:t xml:space="preserve">This section is optional. </w:t>
      </w:r>
      <w:r w:rsidR="00EC4482">
        <w:t xml:space="preserve">If you </w:t>
      </w:r>
      <w:r>
        <w:t xml:space="preserve">have supplementary information that support your work but would affect the presentation of information in the main body of the thesis, you can place them in the Appendix. If you are unsure whether contents should be included in the main text of the thesis or the Appendix, please discuss with your supervisor. </w:t>
      </w:r>
    </w:p>
    <w:p w14:paraId="4B05A3A0" w14:textId="3A7F5E7D" w:rsidR="00EC4482" w:rsidRPr="00957FEC" w:rsidRDefault="00EC4482" w:rsidP="00EC4482">
      <w:r>
        <w:t xml:space="preserve"> </w:t>
      </w:r>
    </w:p>
    <w:p w14:paraId="49B30DD5" w14:textId="77777777" w:rsidR="00957FEC" w:rsidRPr="00601535" w:rsidRDefault="00957FEC" w:rsidP="00601535"/>
    <w:sectPr w:rsidR="00957FEC" w:rsidRPr="00601535" w:rsidSect="00094AB6">
      <w:pgSz w:w="11900" w:h="16840"/>
      <w:pgMar w:top="1440" w:right="1800" w:bottom="1440" w:left="1800" w:header="708" w:footer="708" w:gutter="0"/>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A0C829" w14:textId="77777777" w:rsidR="0011261A" w:rsidRDefault="0011261A" w:rsidP="007F2BBE">
      <w:r>
        <w:separator/>
      </w:r>
    </w:p>
    <w:p w14:paraId="5B2BB139" w14:textId="77777777" w:rsidR="0011261A" w:rsidRDefault="0011261A"/>
  </w:endnote>
  <w:endnote w:type="continuationSeparator" w:id="0">
    <w:p w14:paraId="05F92B2E" w14:textId="77777777" w:rsidR="0011261A" w:rsidRDefault="0011261A" w:rsidP="007F2BBE">
      <w:r>
        <w:continuationSeparator/>
      </w:r>
    </w:p>
    <w:p w14:paraId="42FA39A9" w14:textId="77777777" w:rsidR="0011261A" w:rsidRDefault="001126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FAB73" w14:textId="77777777" w:rsidR="007F2BBE" w:rsidRDefault="007F2BBE">
    <w:pPr>
      <w:pStyle w:val="Footer"/>
      <w:jc w:val="center"/>
    </w:pPr>
    <w:r>
      <w:fldChar w:fldCharType="begin"/>
    </w:r>
    <w:r>
      <w:instrText xml:space="preserve"> PAGE   \* MERGEFORMAT </w:instrText>
    </w:r>
    <w:r>
      <w:fldChar w:fldCharType="separate"/>
    </w:r>
    <w:r>
      <w:rPr>
        <w:noProof/>
      </w:rPr>
      <w:t>2</w:t>
    </w:r>
    <w:r>
      <w:rPr>
        <w:noProof/>
      </w:rPr>
      <w:fldChar w:fldCharType="end"/>
    </w:r>
  </w:p>
  <w:p w14:paraId="2A313571" w14:textId="77777777" w:rsidR="007F2BBE" w:rsidRDefault="007F2BBE">
    <w:pPr>
      <w:pStyle w:val="Footer"/>
    </w:pPr>
  </w:p>
  <w:p w14:paraId="3CDC01A6" w14:textId="77777777" w:rsidR="009F7473" w:rsidRDefault="009F747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2015519"/>
      <w:docPartObj>
        <w:docPartGallery w:val="Page Numbers (Bottom of Page)"/>
        <w:docPartUnique/>
      </w:docPartObj>
    </w:sdtPr>
    <w:sdtEndPr>
      <w:rPr>
        <w:noProof/>
      </w:rPr>
    </w:sdtEndPr>
    <w:sdtContent>
      <w:p w14:paraId="65512AC8" w14:textId="2778B110" w:rsidR="00094AB6" w:rsidRDefault="00094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CB5C38" w14:textId="77777777" w:rsidR="00094AB6" w:rsidRDefault="00094A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5225D7" w14:textId="77777777" w:rsidR="0011261A" w:rsidRDefault="0011261A" w:rsidP="007F2BBE">
      <w:r>
        <w:separator/>
      </w:r>
    </w:p>
    <w:p w14:paraId="768294ED" w14:textId="77777777" w:rsidR="0011261A" w:rsidRDefault="0011261A"/>
  </w:footnote>
  <w:footnote w:type="continuationSeparator" w:id="0">
    <w:p w14:paraId="0B8E2C97" w14:textId="77777777" w:rsidR="0011261A" w:rsidRDefault="0011261A" w:rsidP="007F2BBE">
      <w:r>
        <w:continuationSeparator/>
      </w:r>
    </w:p>
    <w:p w14:paraId="685154C0" w14:textId="77777777" w:rsidR="0011261A" w:rsidRDefault="0011261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CCE7F1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852ABA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446E7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D5CA6C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D84BD3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E547C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9146D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9BA630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90281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75E20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F3589F"/>
    <w:multiLevelType w:val="hybridMultilevel"/>
    <w:tmpl w:val="0AC222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1416EF0"/>
    <w:multiLevelType w:val="hybridMultilevel"/>
    <w:tmpl w:val="B69885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6EF3593"/>
    <w:multiLevelType w:val="hybridMultilevel"/>
    <w:tmpl w:val="0E4276E4"/>
    <w:lvl w:ilvl="0" w:tplc="55FC1AB2">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EF21D35"/>
    <w:multiLevelType w:val="hybridMultilevel"/>
    <w:tmpl w:val="3274D5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FBA7748"/>
    <w:multiLevelType w:val="hybridMultilevel"/>
    <w:tmpl w:val="AFB409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B84BC0"/>
    <w:multiLevelType w:val="hybridMultilevel"/>
    <w:tmpl w:val="03D8CCD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0C84E61"/>
    <w:multiLevelType w:val="hybridMultilevel"/>
    <w:tmpl w:val="4EF234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39C5B6B"/>
    <w:multiLevelType w:val="hybridMultilevel"/>
    <w:tmpl w:val="A17EEF2E"/>
    <w:lvl w:ilvl="0" w:tplc="55FC1AB2">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4DC0B59"/>
    <w:multiLevelType w:val="hybridMultilevel"/>
    <w:tmpl w:val="47088AB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9621183"/>
    <w:multiLevelType w:val="multilevel"/>
    <w:tmpl w:val="201ACB7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3751721"/>
    <w:multiLevelType w:val="hybridMultilevel"/>
    <w:tmpl w:val="EF66AE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591182A"/>
    <w:multiLevelType w:val="multilevel"/>
    <w:tmpl w:val="88CC8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A5F6CF7"/>
    <w:multiLevelType w:val="hybridMultilevel"/>
    <w:tmpl w:val="CD409D4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C192A0B"/>
    <w:multiLevelType w:val="multilevel"/>
    <w:tmpl w:val="1FB4AAC6"/>
    <w:lvl w:ilvl="0">
      <w:start w:val="3"/>
      <w:numFmt w:val="decimal"/>
      <w:lvlText w:val="%1"/>
      <w:lvlJc w:val="left"/>
      <w:pPr>
        <w:ind w:left="600" w:hanging="600"/>
      </w:pPr>
      <w:rPr>
        <w:rFonts w:hint="default"/>
        <w:sz w:val="28"/>
      </w:rPr>
    </w:lvl>
    <w:lvl w:ilvl="1">
      <w:start w:val="4"/>
      <w:numFmt w:val="decimal"/>
      <w:lvlText w:val="%1.%2"/>
      <w:lvlJc w:val="left"/>
      <w:pPr>
        <w:ind w:left="600" w:hanging="60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4" w15:restartNumberingAfterBreak="0">
    <w:nsid w:val="7D5B4F7D"/>
    <w:multiLevelType w:val="multilevel"/>
    <w:tmpl w:val="8A181C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E3D4C1B"/>
    <w:multiLevelType w:val="multilevel"/>
    <w:tmpl w:val="D42C3C4E"/>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14573449">
    <w:abstractNumId w:val="9"/>
  </w:num>
  <w:num w:numId="2" w16cid:durableId="713844853">
    <w:abstractNumId w:val="7"/>
  </w:num>
  <w:num w:numId="3" w16cid:durableId="1311135169">
    <w:abstractNumId w:val="6"/>
  </w:num>
  <w:num w:numId="4" w16cid:durableId="1511874748">
    <w:abstractNumId w:val="5"/>
  </w:num>
  <w:num w:numId="5" w16cid:durableId="1398816233">
    <w:abstractNumId w:val="4"/>
  </w:num>
  <w:num w:numId="6" w16cid:durableId="1831628859">
    <w:abstractNumId w:val="8"/>
  </w:num>
  <w:num w:numId="7" w16cid:durableId="913003472">
    <w:abstractNumId w:val="3"/>
  </w:num>
  <w:num w:numId="8" w16cid:durableId="1624457044">
    <w:abstractNumId w:val="2"/>
  </w:num>
  <w:num w:numId="9" w16cid:durableId="392854658">
    <w:abstractNumId w:val="1"/>
  </w:num>
  <w:num w:numId="10" w16cid:durableId="1947495405">
    <w:abstractNumId w:val="0"/>
  </w:num>
  <w:num w:numId="11" w16cid:durableId="1578831579">
    <w:abstractNumId w:val="19"/>
  </w:num>
  <w:num w:numId="12" w16cid:durableId="1688015943">
    <w:abstractNumId w:val="17"/>
  </w:num>
  <w:num w:numId="13" w16cid:durableId="245388447">
    <w:abstractNumId w:val="12"/>
  </w:num>
  <w:num w:numId="14" w16cid:durableId="524440876">
    <w:abstractNumId w:val="14"/>
  </w:num>
  <w:num w:numId="15" w16cid:durableId="1786584621">
    <w:abstractNumId w:val="21"/>
  </w:num>
  <w:num w:numId="16" w16cid:durableId="1677535937">
    <w:abstractNumId w:val="24"/>
  </w:num>
  <w:num w:numId="17" w16cid:durableId="683168200">
    <w:abstractNumId w:val="13"/>
  </w:num>
  <w:num w:numId="18" w16cid:durableId="362287768">
    <w:abstractNumId w:val="15"/>
  </w:num>
  <w:num w:numId="19" w16cid:durableId="453016554">
    <w:abstractNumId w:val="10"/>
  </w:num>
  <w:num w:numId="20" w16cid:durableId="215745261">
    <w:abstractNumId w:val="23"/>
  </w:num>
  <w:num w:numId="21" w16cid:durableId="1675960724">
    <w:abstractNumId w:val="25"/>
  </w:num>
  <w:num w:numId="22" w16cid:durableId="1557165000">
    <w:abstractNumId w:val="11"/>
  </w:num>
  <w:num w:numId="23" w16cid:durableId="56824710">
    <w:abstractNumId w:val="18"/>
  </w:num>
  <w:num w:numId="24" w16cid:durableId="944508093">
    <w:abstractNumId w:val="22"/>
  </w:num>
  <w:num w:numId="25" w16cid:durableId="542058373">
    <w:abstractNumId w:val="16"/>
  </w:num>
  <w:num w:numId="26" w16cid:durableId="81225646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EB9"/>
    <w:rsid w:val="00004F96"/>
    <w:rsid w:val="000101EB"/>
    <w:rsid w:val="000456F4"/>
    <w:rsid w:val="00080085"/>
    <w:rsid w:val="0009335D"/>
    <w:rsid w:val="00094AB6"/>
    <w:rsid w:val="000968DC"/>
    <w:rsid w:val="000B1966"/>
    <w:rsid w:val="000B2F1D"/>
    <w:rsid w:val="000E351B"/>
    <w:rsid w:val="00106B95"/>
    <w:rsid w:val="00110282"/>
    <w:rsid w:val="00110A5F"/>
    <w:rsid w:val="0011261A"/>
    <w:rsid w:val="001169DC"/>
    <w:rsid w:val="001235E9"/>
    <w:rsid w:val="0014396D"/>
    <w:rsid w:val="00165E69"/>
    <w:rsid w:val="00167460"/>
    <w:rsid w:val="001A71D5"/>
    <w:rsid w:val="001D6377"/>
    <w:rsid w:val="002803FF"/>
    <w:rsid w:val="00287AAB"/>
    <w:rsid w:val="00295FD7"/>
    <w:rsid w:val="002A139A"/>
    <w:rsid w:val="002A32FF"/>
    <w:rsid w:val="002E2A50"/>
    <w:rsid w:val="00316CA2"/>
    <w:rsid w:val="003477D3"/>
    <w:rsid w:val="00350E9E"/>
    <w:rsid w:val="00357437"/>
    <w:rsid w:val="00357C3B"/>
    <w:rsid w:val="003609D7"/>
    <w:rsid w:val="00381C8F"/>
    <w:rsid w:val="00386E04"/>
    <w:rsid w:val="0039155C"/>
    <w:rsid w:val="003F1A79"/>
    <w:rsid w:val="004129CF"/>
    <w:rsid w:val="00416287"/>
    <w:rsid w:val="0041653A"/>
    <w:rsid w:val="0042451B"/>
    <w:rsid w:val="00451A99"/>
    <w:rsid w:val="00491A07"/>
    <w:rsid w:val="00495DD8"/>
    <w:rsid w:val="004D26A9"/>
    <w:rsid w:val="004F1A9A"/>
    <w:rsid w:val="004F3BF1"/>
    <w:rsid w:val="00503C7A"/>
    <w:rsid w:val="005325C9"/>
    <w:rsid w:val="00543C5F"/>
    <w:rsid w:val="0055433E"/>
    <w:rsid w:val="00577FF2"/>
    <w:rsid w:val="005A3925"/>
    <w:rsid w:val="005A4AA6"/>
    <w:rsid w:val="005E7433"/>
    <w:rsid w:val="00601535"/>
    <w:rsid w:val="00607DFA"/>
    <w:rsid w:val="00620474"/>
    <w:rsid w:val="00624EC0"/>
    <w:rsid w:val="0065064E"/>
    <w:rsid w:val="00684B83"/>
    <w:rsid w:val="006A43FC"/>
    <w:rsid w:val="006B2258"/>
    <w:rsid w:val="006B358D"/>
    <w:rsid w:val="006C4FFD"/>
    <w:rsid w:val="006D2929"/>
    <w:rsid w:val="006D6822"/>
    <w:rsid w:val="0070545A"/>
    <w:rsid w:val="00731BA2"/>
    <w:rsid w:val="00766168"/>
    <w:rsid w:val="0076792C"/>
    <w:rsid w:val="007762A5"/>
    <w:rsid w:val="007852FC"/>
    <w:rsid w:val="00787DD4"/>
    <w:rsid w:val="007A19FA"/>
    <w:rsid w:val="007C1F2B"/>
    <w:rsid w:val="007C495E"/>
    <w:rsid w:val="007D1EF0"/>
    <w:rsid w:val="007F2BBE"/>
    <w:rsid w:val="0080653B"/>
    <w:rsid w:val="008163BE"/>
    <w:rsid w:val="00821258"/>
    <w:rsid w:val="008314F0"/>
    <w:rsid w:val="008337E9"/>
    <w:rsid w:val="00864AFF"/>
    <w:rsid w:val="00865CE2"/>
    <w:rsid w:val="00872630"/>
    <w:rsid w:val="00890944"/>
    <w:rsid w:val="008A1BB3"/>
    <w:rsid w:val="008E406C"/>
    <w:rsid w:val="008E5906"/>
    <w:rsid w:val="00903C10"/>
    <w:rsid w:val="00917A53"/>
    <w:rsid w:val="00925B2E"/>
    <w:rsid w:val="00941256"/>
    <w:rsid w:val="00957FEC"/>
    <w:rsid w:val="0096380C"/>
    <w:rsid w:val="009C5C1B"/>
    <w:rsid w:val="009C687A"/>
    <w:rsid w:val="009D4B99"/>
    <w:rsid w:val="009D74D7"/>
    <w:rsid w:val="009E7DA5"/>
    <w:rsid w:val="009F7473"/>
    <w:rsid w:val="00A204EE"/>
    <w:rsid w:val="00A65F9D"/>
    <w:rsid w:val="00A945B6"/>
    <w:rsid w:val="00AA04A0"/>
    <w:rsid w:val="00AB77DB"/>
    <w:rsid w:val="00B029CD"/>
    <w:rsid w:val="00B04A12"/>
    <w:rsid w:val="00B250AE"/>
    <w:rsid w:val="00B55E4C"/>
    <w:rsid w:val="00B764BA"/>
    <w:rsid w:val="00BC0779"/>
    <w:rsid w:val="00BC6B99"/>
    <w:rsid w:val="00C10292"/>
    <w:rsid w:val="00C43E54"/>
    <w:rsid w:val="00C753D3"/>
    <w:rsid w:val="00C92C0C"/>
    <w:rsid w:val="00CD66C2"/>
    <w:rsid w:val="00D23DF1"/>
    <w:rsid w:val="00D329C0"/>
    <w:rsid w:val="00D34A7F"/>
    <w:rsid w:val="00D43264"/>
    <w:rsid w:val="00D5065B"/>
    <w:rsid w:val="00D76A8F"/>
    <w:rsid w:val="00D918C6"/>
    <w:rsid w:val="00DE0702"/>
    <w:rsid w:val="00E01461"/>
    <w:rsid w:val="00E26CBD"/>
    <w:rsid w:val="00E51F1C"/>
    <w:rsid w:val="00E74D55"/>
    <w:rsid w:val="00E871F3"/>
    <w:rsid w:val="00E90061"/>
    <w:rsid w:val="00EA0E09"/>
    <w:rsid w:val="00EC33BA"/>
    <w:rsid w:val="00EC3556"/>
    <w:rsid w:val="00EC4482"/>
    <w:rsid w:val="00F22EB9"/>
    <w:rsid w:val="00F50A48"/>
    <w:rsid w:val="00F943A4"/>
    <w:rsid w:val="00FB101B"/>
    <w:rsid w:val="00FC706A"/>
    <w:rsid w:val="00FD4DB6"/>
    <w:rsid w:val="00FF3AC7"/>
    <w:rsid w:val="00FF75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0D569341"/>
  <w15:chartTrackingRefBased/>
  <w15:docId w15:val="{128A3172-DA4D-4338-BB9F-6E67A27F1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1A99"/>
    <w:pPr>
      <w:jc w:val="both"/>
    </w:pPr>
    <w:rPr>
      <w:sz w:val="24"/>
      <w:szCs w:val="24"/>
      <w:lang w:eastAsia="en-US"/>
    </w:rPr>
  </w:style>
  <w:style w:type="paragraph" w:styleId="Heading1">
    <w:name w:val="heading 1"/>
    <w:basedOn w:val="Normal"/>
    <w:next w:val="Normal"/>
    <w:link w:val="Heading1Char"/>
    <w:qFormat/>
    <w:rsid w:val="00B04A12"/>
    <w:pPr>
      <w:keepNext/>
      <w:spacing w:before="240" w:after="60" w:line="360" w:lineRule="auto"/>
      <w:jc w:val="left"/>
      <w:outlineLvl w:val="0"/>
    </w:pPr>
    <w:rPr>
      <w:b/>
      <w:bCs/>
      <w:kern w:val="32"/>
      <w:sz w:val="32"/>
      <w:szCs w:val="32"/>
    </w:rPr>
  </w:style>
  <w:style w:type="paragraph" w:styleId="Heading2">
    <w:name w:val="heading 2"/>
    <w:basedOn w:val="Normal"/>
    <w:next w:val="Normal"/>
    <w:link w:val="Heading2Char"/>
    <w:unhideWhenUsed/>
    <w:qFormat/>
    <w:rsid w:val="00094AB6"/>
    <w:pPr>
      <w:keepNext/>
      <w:keepLines/>
      <w:spacing w:before="40"/>
      <w:outlineLvl w:val="1"/>
    </w:pPr>
    <w:rPr>
      <w:rFonts w:eastAsiaTheme="majorEastAsia" w:cstheme="majorBidi"/>
      <w:b/>
      <w:sz w:val="28"/>
      <w:szCs w:val="26"/>
    </w:rPr>
  </w:style>
  <w:style w:type="paragraph" w:styleId="Heading3">
    <w:name w:val="heading 3"/>
    <w:basedOn w:val="Normal"/>
    <w:next w:val="Normal"/>
    <w:link w:val="Heading3Char"/>
    <w:unhideWhenUsed/>
    <w:qFormat/>
    <w:rsid w:val="004129CF"/>
    <w:pPr>
      <w:keepNext/>
      <w:keepLines/>
      <w:spacing w:before="40"/>
      <w:outlineLvl w:val="2"/>
    </w:pPr>
    <w:rPr>
      <w:rFonts w:eastAsiaTheme="majorEastAsia" w:cstheme="majorBidi"/>
      <w:b/>
      <w:sz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FB101B"/>
    <w:pPr>
      <w:shd w:val="clear" w:color="auto" w:fill="000080"/>
    </w:pPr>
    <w:rPr>
      <w:rFonts w:ascii="Tahoma" w:hAnsi="Tahoma" w:cs="Tahoma"/>
      <w:sz w:val="20"/>
      <w:szCs w:val="20"/>
    </w:rPr>
  </w:style>
  <w:style w:type="character" w:styleId="Hyperlink">
    <w:name w:val="Hyperlink"/>
    <w:uiPriority w:val="99"/>
    <w:rsid w:val="00167460"/>
    <w:rPr>
      <w:color w:val="0000FF"/>
      <w:u w:val="single"/>
    </w:rPr>
  </w:style>
  <w:style w:type="character" w:styleId="FollowedHyperlink">
    <w:name w:val="FollowedHyperlink"/>
    <w:rsid w:val="00B55E4C"/>
    <w:rPr>
      <w:color w:val="800080"/>
      <w:u w:val="single"/>
    </w:rPr>
  </w:style>
  <w:style w:type="character" w:customStyle="1" w:styleId="Heading1Char">
    <w:name w:val="Heading 1 Char"/>
    <w:link w:val="Heading1"/>
    <w:rsid w:val="00B04A12"/>
    <w:rPr>
      <w:b/>
      <w:bCs/>
      <w:kern w:val="32"/>
      <w:sz w:val="32"/>
      <w:szCs w:val="32"/>
      <w:lang w:eastAsia="en-US"/>
    </w:rPr>
  </w:style>
  <w:style w:type="paragraph" w:styleId="TOCHeading">
    <w:name w:val="TOC Heading"/>
    <w:basedOn w:val="Heading1"/>
    <w:next w:val="Normal"/>
    <w:uiPriority w:val="39"/>
    <w:unhideWhenUsed/>
    <w:qFormat/>
    <w:rsid w:val="007F2BBE"/>
    <w:pPr>
      <w:keepLines/>
      <w:spacing w:after="0" w:line="259" w:lineRule="auto"/>
      <w:outlineLvl w:val="9"/>
    </w:pPr>
    <w:rPr>
      <w:b w:val="0"/>
      <w:bCs w:val="0"/>
      <w:color w:val="2F5496"/>
      <w:kern w:val="0"/>
      <w:lang w:val="en-US"/>
    </w:rPr>
  </w:style>
  <w:style w:type="paragraph" w:styleId="TOC1">
    <w:name w:val="toc 1"/>
    <w:basedOn w:val="Normal"/>
    <w:next w:val="Normal"/>
    <w:autoRedefine/>
    <w:uiPriority w:val="39"/>
    <w:rsid w:val="003609D7"/>
    <w:pPr>
      <w:spacing w:line="480" w:lineRule="auto"/>
    </w:pPr>
    <w:rPr>
      <w:b/>
    </w:rPr>
  </w:style>
  <w:style w:type="paragraph" w:styleId="Header">
    <w:name w:val="header"/>
    <w:basedOn w:val="Normal"/>
    <w:link w:val="HeaderChar"/>
    <w:rsid w:val="007F2BBE"/>
    <w:pPr>
      <w:tabs>
        <w:tab w:val="center" w:pos="4513"/>
        <w:tab w:val="right" w:pos="9026"/>
      </w:tabs>
    </w:pPr>
  </w:style>
  <w:style w:type="character" w:customStyle="1" w:styleId="HeaderChar">
    <w:name w:val="Header Char"/>
    <w:link w:val="Header"/>
    <w:rsid w:val="007F2BBE"/>
    <w:rPr>
      <w:sz w:val="24"/>
      <w:szCs w:val="24"/>
      <w:lang w:eastAsia="en-US"/>
    </w:rPr>
  </w:style>
  <w:style w:type="paragraph" w:styleId="Footer">
    <w:name w:val="footer"/>
    <w:basedOn w:val="Normal"/>
    <w:link w:val="FooterChar"/>
    <w:uiPriority w:val="99"/>
    <w:rsid w:val="007F2BBE"/>
    <w:pPr>
      <w:tabs>
        <w:tab w:val="center" w:pos="4513"/>
        <w:tab w:val="right" w:pos="9026"/>
      </w:tabs>
    </w:pPr>
  </w:style>
  <w:style w:type="character" w:customStyle="1" w:styleId="FooterChar">
    <w:name w:val="Footer Char"/>
    <w:link w:val="Footer"/>
    <w:uiPriority w:val="99"/>
    <w:rsid w:val="007F2BBE"/>
    <w:rPr>
      <w:sz w:val="24"/>
      <w:szCs w:val="24"/>
      <w:lang w:eastAsia="en-US"/>
    </w:rPr>
  </w:style>
  <w:style w:type="character" w:customStyle="1" w:styleId="Heading2Char">
    <w:name w:val="Heading 2 Char"/>
    <w:basedOn w:val="DefaultParagraphFont"/>
    <w:link w:val="Heading2"/>
    <w:rsid w:val="00094AB6"/>
    <w:rPr>
      <w:rFonts w:eastAsiaTheme="majorEastAsia" w:cstheme="majorBidi"/>
      <w:b/>
      <w:sz w:val="28"/>
      <w:szCs w:val="26"/>
      <w:lang w:eastAsia="en-US"/>
    </w:rPr>
  </w:style>
  <w:style w:type="paragraph" w:styleId="TOC2">
    <w:name w:val="toc 2"/>
    <w:basedOn w:val="Normal"/>
    <w:next w:val="Normal"/>
    <w:autoRedefine/>
    <w:uiPriority w:val="39"/>
    <w:rsid w:val="00094AB6"/>
    <w:pPr>
      <w:spacing w:after="100"/>
      <w:ind w:left="240"/>
    </w:pPr>
  </w:style>
  <w:style w:type="character" w:customStyle="1" w:styleId="textlayer--absolute">
    <w:name w:val="textlayer--absolute"/>
    <w:basedOn w:val="DefaultParagraphFont"/>
    <w:rsid w:val="00B04A12"/>
  </w:style>
  <w:style w:type="paragraph" w:styleId="BodyText">
    <w:name w:val="Body Text"/>
    <w:basedOn w:val="Normal"/>
    <w:link w:val="BodyTextChar"/>
    <w:rsid w:val="00B04A12"/>
    <w:pPr>
      <w:spacing w:after="120"/>
    </w:pPr>
  </w:style>
  <w:style w:type="character" w:customStyle="1" w:styleId="BodyTextChar">
    <w:name w:val="Body Text Char"/>
    <w:basedOn w:val="DefaultParagraphFont"/>
    <w:link w:val="BodyText"/>
    <w:rsid w:val="00B04A12"/>
    <w:rPr>
      <w:sz w:val="24"/>
      <w:szCs w:val="24"/>
      <w:lang w:eastAsia="en-US"/>
    </w:rPr>
  </w:style>
  <w:style w:type="paragraph" w:styleId="ListParagraph">
    <w:name w:val="List Paragraph"/>
    <w:basedOn w:val="Normal"/>
    <w:uiPriority w:val="34"/>
    <w:qFormat/>
    <w:rsid w:val="00D43264"/>
    <w:pPr>
      <w:ind w:left="720"/>
      <w:contextualSpacing/>
    </w:pPr>
  </w:style>
  <w:style w:type="table" w:styleId="TableGrid">
    <w:name w:val="Table Grid"/>
    <w:basedOn w:val="TableNormal"/>
    <w:rsid w:val="006C4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6C4FFD"/>
    <w:pPr>
      <w:jc w:val="left"/>
    </w:pPr>
    <w:rPr>
      <w:sz w:val="20"/>
    </w:rPr>
  </w:style>
  <w:style w:type="character" w:styleId="UnresolvedMention">
    <w:name w:val="Unresolved Mention"/>
    <w:basedOn w:val="DefaultParagraphFont"/>
    <w:uiPriority w:val="99"/>
    <w:semiHidden/>
    <w:unhideWhenUsed/>
    <w:rsid w:val="00957FEC"/>
    <w:rPr>
      <w:color w:val="605E5C"/>
      <w:shd w:val="clear" w:color="auto" w:fill="E1DFDD"/>
    </w:rPr>
  </w:style>
  <w:style w:type="paragraph" w:styleId="EndnoteText">
    <w:name w:val="endnote text"/>
    <w:basedOn w:val="Normal"/>
    <w:link w:val="EndnoteTextChar"/>
    <w:rsid w:val="00E74D55"/>
    <w:rPr>
      <w:sz w:val="20"/>
      <w:szCs w:val="20"/>
    </w:rPr>
  </w:style>
  <w:style w:type="character" w:customStyle="1" w:styleId="EndnoteTextChar">
    <w:name w:val="Endnote Text Char"/>
    <w:basedOn w:val="DefaultParagraphFont"/>
    <w:link w:val="EndnoteText"/>
    <w:rsid w:val="00E74D55"/>
    <w:rPr>
      <w:lang w:eastAsia="en-US"/>
    </w:rPr>
  </w:style>
  <w:style w:type="character" w:styleId="EndnoteReference">
    <w:name w:val="endnote reference"/>
    <w:basedOn w:val="DefaultParagraphFont"/>
    <w:rsid w:val="00E74D55"/>
    <w:rPr>
      <w:vertAlign w:val="superscript"/>
    </w:rPr>
  </w:style>
  <w:style w:type="paragraph" w:styleId="Bibliography">
    <w:name w:val="Bibliography"/>
    <w:basedOn w:val="Normal"/>
    <w:next w:val="Normal"/>
    <w:uiPriority w:val="37"/>
    <w:unhideWhenUsed/>
    <w:rsid w:val="00766168"/>
  </w:style>
  <w:style w:type="character" w:customStyle="1" w:styleId="Heading3Char">
    <w:name w:val="Heading 3 Char"/>
    <w:basedOn w:val="DefaultParagraphFont"/>
    <w:link w:val="Heading3"/>
    <w:rsid w:val="004129CF"/>
    <w:rPr>
      <w:rFonts w:eastAsiaTheme="majorEastAsia" w:cstheme="majorBidi"/>
      <w:b/>
      <w:sz w:val="26"/>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libguides.library.usyd.edu.au/endnote"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ydney.edu.au/policies/default.aspx?mode=glossary&amp;word=Academic+dishonesty"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48F5F-C3A4-4E46-A6C1-A0F7981C3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TotalTime>
  <Pages>28</Pages>
  <Words>7612</Words>
  <Characters>4339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Thesis Title</vt:lpstr>
    </vt:vector>
  </TitlesOfParts>
  <Company>School of Information Technologies, Uni of Sydney</Company>
  <LinksUpToDate>false</LinksUpToDate>
  <CharactersWithSpaces>50905</CharactersWithSpaces>
  <SharedDoc>false</SharedDoc>
  <HLinks>
    <vt:vector size="42" baseType="variant">
      <vt:variant>
        <vt:i4>1114167</vt:i4>
      </vt:variant>
      <vt:variant>
        <vt:i4>35</vt:i4>
      </vt:variant>
      <vt:variant>
        <vt:i4>0</vt:i4>
      </vt:variant>
      <vt:variant>
        <vt:i4>5</vt:i4>
      </vt:variant>
      <vt:variant>
        <vt:lpwstr/>
      </vt:variant>
      <vt:variant>
        <vt:lpwstr>_Toc46244155</vt:lpwstr>
      </vt:variant>
      <vt:variant>
        <vt:i4>1048631</vt:i4>
      </vt:variant>
      <vt:variant>
        <vt:i4>29</vt:i4>
      </vt:variant>
      <vt:variant>
        <vt:i4>0</vt:i4>
      </vt:variant>
      <vt:variant>
        <vt:i4>5</vt:i4>
      </vt:variant>
      <vt:variant>
        <vt:lpwstr/>
      </vt:variant>
      <vt:variant>
        <vt:lpwstr>_Toc46244154</vt:lpwstr>
      </vt:variant>
      <vt:variant>
        <vt:i4>1507383</vt:i4>
      </vt:variant>
      <vt:variant>
        <vt:i4>23</vt:i4>
      </vt:variant>
      <vt:variant>
        <vt:i4>0</vt:i4>
      </vt:variant>
      <vt:variant>
        <vt:i4>5</vt:i4>
      </vt:variant>
      <vt:variant>
        <vt:lpwstr/>
      </vt:variant>
      <vt:variant>
        <vt:lpwstr>_Toc46244153</vt:lpwstr>
      </vt:variant>
      <vt:variant>
        <vt:i4>1441847</vt:i4>
      </vt:variant>
      <vt:variant>
        <vt:i4>17</vt:i4>
      </vt:variant>
      <vt:variant>
        <vt:i4>0</vt:i4>
      </vt:variant>
      <vt:variant>
        <vt:i4>5</vt:i4>
      </vt:variant>
      <vt:variant>
        <vt:lpwstr/>
      </vt:variant>
      <vt:variant>
        <vt:lpwstr>_Toc46244152</vt:lpwstr>
      </vt:variant>
      <vt:variant>
        <vt:i4>1376311</vt:i4>
      </vt:variant>
      <vt:variant>
        <vt:i4>11</vt:i4>
      </vt:variant>
      <vt:variant>
        <vt:i4>0</vt:i4>
      </vt:variant>
      <vt:variant>
        <vt:i4>5</vt:i4>
      </vt:variant>
      <vt:variant>
        <vt:lpwstr/>
      </vt:variant>
      <vt:variant>
        <vt:lpwstr>_Toc46244151</vt:lpwstr>
      </vt:variant>
      <vt:variant>
        <vt:i4>1310775</vt:i4>
      </vt:variant>
      <vt:variant>
        <vt:i4>5</vt:i4>
      </vt:variant>
      <vt:variant>
        <vt:i4>0</vt:i4>
      </vt:variant>
      <vt:variant>
        <vt:i4>5</vt:i4>
      </vt:variant>
      <vt:variant>
        <vt:lpwstr/>
      </vt:variant>
      <vt:variant>
        <vt:lpwstr>_Toc46244150</vt:lpwstr>
      </vt:variant>
      <vt:variant>
        <vt:i4>5963805</vt:i4>
      </vt:variant>
      <vt:variant>
        <vt:i4>0</vt:i4>
      </vt:variant>
      <vt:variant>
        <vt:i4>0</vt:i4>
      </vt:variant>
      <vt:variant>
        <vt:i4>5</vt:i4>
      </vt:variant>
      <vt:variant>
        <vt:lpwstr>http://sydney.edu.au/policies/default.aspx?mode=glossary&amp;word=Academic+dishonest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
  <dc:creator>Bernhard Scholz</dc:creator>
  <cp:keywords/>
  <dc:description/>
  <cp:lastModifiedBy>Taylor Pan</cp:lastModifiedBy>
  <cp:revision>4</cp:revision>
  <cp:lastPrinted>2010-01-14T03:48:00Z</cp:lastPrinted>
  <dcterms:created xsi:type="dcterms:W3CDTF">2025-10-26T11:04:00Z</dcterms:created>
  <dcterms:modified xsi:type="dcterms:W3CDTF">2025-10-2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f3009b2-659d-3d1f-8859-42912bd4a64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24"&gt;&lt;session id="8UebRSsc"/&gt;&lt;style id="http://www.zotero.org/styles/apa" locale="en-AU"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